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 xml:space="preserve">paciente o tercero </w:t>
      </w:r>
      <w:proofErr w:type="spellStart"/>
      <w:r w:rsidR="00F97069" w:rsidRPr="00BA156B">
        <w:t>legitimizado</w:t>
      </w:r>
      <w:proofErr w:type="spellEnd"/>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 xml:space="preserve">Hospital </w:t>
      </w:r>
      <w:proofErr w:type="spellStart"/>
      <w:r w:rsidRPr="00160297">
        <w:t>Consumer</w:t>
      </w:r>
      <w:proofErr w:type="spellEnd"/>
      <w:r w:rsidRPr="00160297">
        <w:t xml:space="preserve"> </w:t>
      </w:r>
      <w:proofErr w:type="spellStart"/>
      <w:r w:rsidRPr="00160297">
        <w:t>Asse</w:t>
      </w:r>
      <w:r w:rsidR="00C52C63" w:rsidRPr="00160297">
        <w:t>s</w:t>
      </w:r>
      <w:r w:rsidRPr="00160297">
        <w:t>sment</w:t>
      </w:r>
      <w:proofErr w:type="spellEnd"/>
      <w:r w:rsidRPr="00160297">
        <w:t xml:space="preserve"> of </w:t>
      </w:r>
      <w:proofErr w:type="spellStart"/>
      <w:r w:rsidRPr="00160297">
        <w:t>Healthcare</w:t>
      </w:r>
      <w:proofErr w:type="spellEnd"/>
      <w:r w:rsidRPr="00160297">
        <w:t xml:space="preserve"> </w:t>
      </w:r>
      <w:proofErr w:type="spellStart"/>
      <w:r w:rsidRPr="00160297">
        <w:t>Providers</w:t>
      </w:r>
      <w:proofErr w:type="spellEnd"/>
      <w:r w:rsidRPr="00160297">
        <w:t xml:space="preserve"> and </w:t>
      </w:r>
      <w:proofErr w:type="spellStart"/>
      <w:r w:rsidRPr="00160297">
        <w:t>Systems</w:t>
      </w:r>
      <w:proofErr w:type="spellEnd"/>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proofErr w:type="spellStart"/>
      <w:r w:rsidR="0038486C" w:rsidRPr="00160297">
        <w:t>World</w:t>
      </w:r>
      <w:proofErr w:type="spellEnd"/>
      <w:r w:rsidR="0038486C" w:rsidRPr="00160297">
        <w:t xml:space="preserve"> Wide Web </w:t>
      </w:r>
      <w:proofErr w:type="spellStart"/>
      <w:r w:rsidR="0038486C" w:rsidRPr="00160297">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160297">
        <w:t>Wireframes</w:t>
      </w:r>
      <w:proofErr w:type="spellEnd"/>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160297">
        <w:t>wireframes</w:t>
      </w:r>
      <w:proofErr w:type="spellEnd"/>
      <w:r w:rsidRPr="00BA156B">
        <w:t xml:space="preserve"> en lápiz y papel y/o </w:t>
      </w:r>
      <w:proofErr w:type="spellStart"/>
      <w:r w:rsidRPr="00160297">
        <w:t>wirefra</w:t>
      </w:r>
      <w:r w:rsidR="00107D89" w:rsidRPr="00160297">
        <w:t>mes</w:t>
      </w:r>
      <w:proofErr w:type="spellEnd"/>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proofErr w:type="spellStart"/>
      <w:r w:rsidR="00B674F0" w:rsidRPr="00160297">
        <w:t>Mockup</w:t>
      </w:r>
      <w:proofErr w:type="spellEnd"/>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proofErr w:type="spellStart"/>
      <w:r w:rsidRPr="00160297">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proofErr w:type="spellStart"/>
      <w:r w:rsidRPr="00160297">
        <w:t>mockups</w:t>
      </w:r>
      <w:proofErr w:type="spellEnd"/>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7AFA9C8"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w:t>
      </w:r>
      <w:del w:id="110" w:author="Regina Casanova" w:date="2018-06-18T17:53:00Z">
        <w:r w:rsidRPr="00BA156B" w:rsidDel="00E94926">
          <w:delText>sistema</w:delText>
        </w:r>
      </w:del>
      <w:ins w:id="111" w:author="Regina Casanova" w:date="2018-06-18T17:53:00Z">
        <w:r w:rsidR="00E94926">
          <w:t>software</w:t>
        </w:r>
      </w:ins>
      <w:r w:rsidRPr="00BA156B">
        <w:t xml:space="preserve">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w:t>
      </w:r>
      <w:del w:id="112" w:author="Regina Casanova" w:date="2018-06-18T17:53:00Z">
        <w:r w:rsidRPr="00BA156B" w:rsidDel="00E94926">
          <w:delText>sistema</w:delText>
        </w:r>
      </w:del>
      <w:ins w:id="113" w:author="Regina Casanova" w:date="2018-06-18T17:53:00Z">
        <w:r w:rsidR="00E94926">
          <w:t>software</w:t>
        </w:r>
      </w:ins>
      <w:r w:rsidRPr="00BA156B">
        <w:t xml:space="preserve"> y se recogen percepciones y opiniones del usuario</w:t>
      </w:r>
      <w:r w:rsidR="007B7445" w:rsidRPr="00BA156B">
        <w:t>.</w:t>
      </w:r>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14" w:name="_Toc511166283"/>
      <w:r w:rsidRPr="00BA156B">
        <w:rPr>
          <w:lang w:val="es-PE"/>
        </w:rPr>
        <w:t>Diseño centrado en el usuario en el sector salud: Importancia</w:t>
      </w:r>
      <w:bookmarkEnd w:id="114"/>
    </w:p>
    <w:p w14:paraId="7FBC53FB" w14:textId="4B759AFA"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160297">
        <w:t>Health</w:t>
      </w:r>
      <w:proofErr w:type="spellEnd"/>
      <w:r w:rsidR="006C2342" w:rsidRPr="00160297">
        <w:t xml:space="preserve"> </w:t>
      </w:r>
      <w:proofErr w:type="spellStart"/>
      <w:r w:rsidR="006C2342" w:rsidRPr="00160297">
        <w:t>Information</w:t>
      </w:r>
      <w:proofErr w:type="spellEnd"/>
      <w:r w:rsidR="006C2342" w:rsidRPr="00160297">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15" w:author="Regina Casanova" w:date="2018-06-18T17:53:00Z">
        <w:r w:rsidR="00B674F0" w:rsidRPr="00BA156B" w:rsidDel="00E94926">
          <w:delText xml:space="preserve">sistema </w:delText>
        </w:r>
      </w:del>
      <w:ins w:id="116" w:author="Regina Casanova" w:date="2018-06-18T17:53:00Z">
        <w:r w:rsidR="00E94926">
          <w:t>software</w:t>
        </w:r>
      </w:ins>
      <w:ins w:id="117" w:author="Regina Casanova" w:date="2018-06-18T17:49:00Z">
        <w:r w:rsidR="00E94926">
          <w:t xml:space="preserve"> </w:t>
        </w:r>
      </w:ins>
      <w:r w:rsidR="00B674F0" w:rsidRPr="00BA156B">
        <w:t xml:space="preserve">clínico </w:t>
      </w:r>
      <w:r w:rsidR="00EC2BAF" w:rsidRPr="00BA156B">
        <w:fldChar w:fldCharType="begin" w:fldLock="1"/>
      </w:r>
      <w:r w:rsidR="00615A9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0)"},"properties":{"noteIndex":0},"schema":"https://github.com/citation-style-language/schema/raw/master/csl-citation.json"}</w:instrText>
      </w:r>
      <w:r w:rsidR="00EC2BAF" w:rsidRPr="00BA156B">
        <w:fldChar w:fldCharType="separate"/>
      </w:r>
      <w:r w:rsidR="00615A96" w:rsidRPr="00615A96">
        <w:rPr>
          <w:noProof/>
        </w:rPr>
        <w:t>(30)</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18" w:author="Regina Casanova" w:date="2018-06-18T17:53:00Z">
        <w:r w:rsidR="00B674F0" w:rsidRPr="00BA156B" w:rsidDel="00E94926">
          <w:delText xml:space="preserve">sistema </w:delText>
        </w:r>
      </w:del>
      <w:ins w:id="119" w:author="Regina Casanova" w:date="2018-06-18T17:53:00Z">
        <w:r w:rsidR="00E94926">
          <w:t>software</w:t>
        </w:r>
      </w:ins>
      <w:ins w:id="12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615A9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1)"},"properties":{"noteIndex":0},"schema":"https://github.com/citation-style-language/schema/raw/master/csl-citation.json"}</w:instrText>
      </w:r>
      <w:r w:rsidR="00EC2BAF" w:rsidRPr="00BA156B">
        <w:fldChar w:fldCharType="separate"/>
      </w:r>
      <w:r w:rsidR="00615A96" w:rsidRPr="00615A96">
        <w:rPr>
          <w:noProof/>
        </w:rPr>
        <w:t>(31)</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007B7445" w:rsidRPr="00BA156B">
        <w:t>.</w:t>
      </w:r>
      <w:r w:rsidR="00B674F0" w:rsidRPr="00BA156B">
        <w:t xml:space="preserve"> </w:t>
      </w:r>
    </w:p>
    <w:p w14:paraId="40B47E81" w14:textId="30920237"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21" w:name="_Toc511166284"/>
      <w:r w:rsidRPr="00BA156B">
        <w:rPr>
          <w:lang w:val="es-PE"/>
        </w:rPr>
        <w:lastRenderedPageBreak/>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21"/>
    </w:p>
    <w:p w14:paraId="4B2A88ED" w14:textId="77777777" w:rsidR="00262D6E" w:rsidRPr="00BA156B" w:rsidRDefault="00262D6E" w:rsidP="004F4C96">
      <w:pPr>
        <w:pStyle w:val="Ttulo3"/>
        <w:rPr>
          <w:lang w:val="es-PE"/>
        </w:rPr>
      </w:pPr>
      <w:bookmarkStart w:id="122" w:name="_Toc511166285"/>
      <w:r w:rsidRPr="00BA156B">
        <w:rPr>
          <w:lang w:val="es-PE"/>
        </w:rPr>
        <w:t>D</w:t>
      </w:r>
      <w:r w:rsidR="00562533" w:rsidRPr="00BA156B">
        <w:rPr>
          <w:lang w:val="es-PE"/>
        </w:rPr>
        <w:t>escripción</w:t>
      </w:r>
      <w:bookmarkEnd w:id="122"/>
    </w:p>
    <w:p w14:paraId="0F14FA91" w14:textId="48E351DD"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615A9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3)"},"properties":{"noteIndex":0},"schema":"https://github.com/citation-style-language/schema/raw/master/csl-citation.json"}</w:instrText>
      </w:r>
      <w:r w:rsidR="00EC2BAF" w:rsidRPr="00BA156B">
        <w:fldChar w:fldCharType="separate"/>
      </w:r>
      <w:r w:rsidR="00615A96" w:rsidRPr="00615A96">
        <w:rPr>
          <w:noProof/>
        </w:rPr>
        <w:t>(33)</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7412174F"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7B7445" w:rsidRPr="00BA156B">
        <w:t>.</w:t>
      </w:r>
    </w:p>
    <w:p w14:paraId="63B1E8BB" w14:textId="5B274CA9"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615A9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5)"},"properties":{"noteIndex":0},"schema":"https://github.com/citation-style-language/schema/raw/master/csl-citation.json"}</w:instrText>
      </w:r>
      <w:r w:rsidR="00EC2BAF" w:rsidRPr="00BA156B">
        <w:fldChar w:fldCharType="separate"/>
      </w:r>
      <w:r w:rsidR="00615A96" w:rsidRPr="00615A96">
        <w:rPr>
          <w:noProof/>
        </w:rPr>
        <w:t>(35)</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2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23"/>
    </w:p>
    <w:p w14:paraId="2668E4B8" w14:textId="58370814"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24" w:author="Regina Casanova" w:date="2018-06-18T16:52:00Z">
        <w:r w:rsidR="00F305B6">
          <w:t xml:space="preserve">, un </w:t>
        </w:r>
      </w:ins>
      <w:ins w:id="125"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26" w:author="Regina Casanova" w:date="2018-06-18T17:53:00Z">
        <w:r w:rsidR="009B63B8" w:rsidRPr="00BA156B" w:rsidDel="00E94926">
          <w:delText>sistema</w:delText>
        </w:r>
      </w:del>
      <w:ins w:id="127"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B8275F8" w:rsidR="008D2441" w:rsidRPr="00017896" w:rsidRDefault="00376FA3" w:rsidP="00017896">
      <w:pPr>
        <w:pStyle w:val="Texto"/>
      </w:pPr>
      <w:r w:rsidRPr="00BA156B">
        <w:t xml:space="preserve">Estas solicitudes pueden ser ingresadas al </w:t>
      </w:r>
      <w:del w:id="128" w:author="Regina Casanova" w:date="2018-06-18T17:53:00Z">
        <w:r w:rsidRPr="00BA156B" w:rsidDel="00E94926">
          <w:delText xml:space="preserve">sistema </w:delText>
        </w:r>
      </w:del>
      <w:ins w:id="129" w:author="Regina Casanova" w:date="2018-06-18T17:53:00Z">
        <w:r w:rsidR="00E94926">
          <w:t>software</w:t>
        </w:r>
      </w:ins>
      <w:ins w:id="130"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131"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615A9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38)"},"properties":{"noteIndex":0},"schema":"https://github.com/citation-style-language/schema/raw/master/csl-citation.json"}</w:instrText>
      </w:r>
      <w:r w:rsidR="00EC2BAF" w:rsidRPr="00BA156B">
        <w:fldChar w:fldCharType="separate"/>
      </w:r>
      <w:r w:rsidR="00615A96" w:rsidRPr="00615A96">
        <w:rPr>
          <w:noProof/>
        </w:rPr>
        <w:t>(38)</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615A9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39)"},"properties":{"noteIndex":0},"schema":"https://github.com/citation-style-language/schema/raw/master/csl-citation.json"}</w:instrText>
      </w:r>
      <w:r w:rsidR="00EC2BAF" w:rsidRPr="00BA156B">
        <w:fldChar w:fldCharType="separate"/>
      </w:r>
      <w:r w:rsidR="00615A96" w:rsidRPr="00615A96">
        <w:rPr>
          <w:noProof/>
        </w:rPr>
        <w:t>(39)</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132"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08CDB53"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p>
    <w:p w14:paraId="6959A8B9" w14:textId="318207DB" w:rsidR="004220C8" w:rsidRPr="00017896" w:rsidRDefault="00CD231B" w:rsidP="00017896">
      <w:pPr>
        <w:pStyle w:val="Texto"/>
      </w:pPr>
      <w:r w:rsidRPr="00BA156B">
        <w:t xml:space="preserve">Una nueva herramienta </w:t>
      </w:r>
      <w:ins w:id="133"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615A96">
        <w:instrText>ADDIN CSL_CITATION {"citationItems":[{"id":"ITEM-1","itemData":{"URL":"http://mapa.susalud.gob.pe/","accessed":{"date-parts":[["2018","3","14"]]},"id":"ITEM-1","issued":{"date-parts":[["0"]]},"title":"SUSALUD | Mapa Georeferenciado","type":"webpage"},"uris":["http://www.mendeley.com/documents/?uuid=4d475be5-26d8-34ec-a72d-f3285c46af48"]}],"mendeley":{"formattedCitation":"(40)","plainTextFormattedCitation":"(40)","previouslyFormattedCitation":"(40)"},"properties":{"noteIndex":0},"schema":"https://github.com/citation-style-language/schema/raw/master/csl-citation.json"}</w:instrText>
      </w:r>
      <w:r w:rsidR="00EC2BAF" w:rsidRPr="00BA156B">
        <w:fldChar w:fldCharType="separate"/>
      </w:r>
      <w:r w:rsidR="00615A96" w:rsidRPr="00615A96">
        <w:rPr>
          <w:noProof/>
        </w:rPr>
        <w:t>(40)</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3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3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73729057"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35" w:author="Regina Casanova" w:date="2018-06-18T17:00:00Z">
        <w:r w:rsidR="0051122E">
          <w:t>“</w:t>
        </w:r>
      </w:ins>
      <w:r w:rsidR="00EE62F8">
        <w:t>Queja</w:t>
      </w:r>
      <w:ins w:id="136" w:author="Regina Casanova" w:date="2018-06-18T17:00:00Z">
        <w:r w:rsidR="0051122E">
          <w:t>”</w:t>
        </w:r>
      </w:ins>
      <w:r w:rsidR="00EE62F8">
        <w:t xml:space="preserve"> es reemplazado por el té</w:t>
      </w:r>
      <w:r w:rsidR="00673ED7" w:rsidRPr="00BA156B">
        <w:t xml:space="preserve">rmino </w:t>
      </w:r>
      <w:ins w:id="137" w:author="Regina Casanova" w:date="2018-06-18T17:00:00Z">
        <w:r w:rsidR="0051122E">
          <w:t>“</w:t>
        </w:r>
      </w:ins>
      <w:r w:rsidR="00673ED7" w:rsidRPr="00BA156B">
        <w:t>Denuncia</w:t>
      </w:r>
      <w:ins w:id="138"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615A9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1)"},"properties":{"noteIndex":0},"schema":"https://github.com/citation-style-language/schema/raw/master/csl-citation.json"}</w:instrText>
      </w:r>
      <w:r w:rsidR="00EC2BAF" w:rsidRPr="00BA156B">
        <w:fldChar w:fldCharType="separate"/>
      </w:r>
      <w:r w:rsidR="00615A96" w:rsidRPr="00615A96">
        <w:rPr>
          <w:noProof/>
        </w:rPr>
        <w:t>(41)</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39"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39"/>
    </w:p>
    <w:p w14:paraId="15F5DE3E" w14:textId="5EE9C76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615A9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2)"},"properties":{"noteIndex":0},"schema":"https://github.com/citation-style-language/schema/raw/master/csl-citation.json"}</w:instrText>
      </w:r>
      <w:r w:rsidR="00EC2BAF" w:rsidRPr="00BA156B">
        <w:fldChar w:fldCharType="separate"/>
      </w:r>
      <w:r w:rsidR="00615A96" w:rsidRPr="00615A96">
        <w:rPr>
          <w:noProof/>
        </w:rPr>
        <w:t>(42)</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13945EE"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40" w:author="Regina Casanova" w:date="2018-06-18T17:53:00Z">
        <w:r w:rsidRPr="00BA156B" w:rsidDel="00E94926">
          <w:delText>sistema informático</w:delText>
        </w:r>
      </w:del>
      <w:ins w:id="141"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42" w:author="Regina Casanova" w:date="2018-06-18T17:53:00Z">
        <w:r w:rsidRPr="00BA156B" w:rsidDel="00E94926">
          <w:lastRenderedPageBreak/>
          <w:delText>sistema informático</w:delText>
        </w:r>
      </w:del>
      <w:ins w:id="143"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5D3967FD"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44" w:name="_Toc511166289"/>
      <w:r w:rsidRPr="00BA156B">
        <w:rPr>
          <w:lang w:val="es-PE"/>
        </w:rPr>
        <w:t>Oportunidades de Mejora</w:t>
      </w:r>
      <w:bookmarkEnd w:id="144"/>
    </w:p>
    <w:p w14:paraId="74223F1D" w14:textId="11B2E148" w:rsidR="00B674F0" w:rsidRDefault="004053C8" w:rsidP="00017896">
      <w:pPr>
        <w:pStyle w:val="Texto"/>
        <w:rPr>
          <w:ins w:id="145"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46" w:author="Regina Casanova" w:date="2018-06-18T18:03:00Z">
        <w:r w:rsidR="00562533" w:rsidRPr="00BA156B" w:rsidDel="0067704D">
          <w:delText>sistema</w:delText>
        </w:r>
      </w:del>
      <w:ins w:id="147"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48" w:author="Regina Casanova" w:date="2018-06-18T17:53:00Z">
        <w:r w:rsidR="00562533" w:rsidRPr="00BA156B" w:rsidDel="00E94926">
          <w:delText xml:space="preserve">sistema </w:delText>
        </w:r>
      </w:del>
      <w:ins w:id="149" w:author="Regina Casanova" w:date="2018-06-18T17:53:00Z">
        <w:r w:rsidR="00E94926">
          <w:t>software</w:t>
        </w:r>
      </w:ins>
      <w:ins w:id="150"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51" w:author="Regina Casanova" w:date="2018-06-18T17:53:00Z">
        <w:r w:rsidR="00562533" w:rsidRPr="00BA156B" w:rsidDel="00E94926">
          <w:delText>sis</w:delText>
        </w:r>
        <w:r w:rsidRPr="00BA156B" w:rsidDel="00E94926">
          <w:delText>tema</w:delText>
        </w:r>
      </w:del>
      <w:ins w:id="152"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53" w:author="Regina Casanova" w:date="2018-06-18T16:40:00Z">
        <w:r w:rsidR="00EF06FE">
          <w:t xml:space="preserve">la red </w:t>
        </w:r>
      </w:ins>
      <w:ins w:id="154" w:author="Regina Casanova" w:date="2018-06-20T12:00:00Z">
        <w:r w:rsidR="00591BA7">
          <w:t xml:space="preserve">de establecimientos de salud del </w:t>
        </w:r>
      </w:ins>
      <w:ins w:id="155" w:author="Regina Casanova" w:date="2018-06-18T16:40:00Z">
        <w:r w:rsidR="00EF06FE">
          <w:t xml:space="preserve">MINSA </w:t>
        </w:r>
      </w:ins>
      <w:del w:id="156" w:author="Regina Casanova" w:date="2018-06-18T16:40:00Z">
        <w:r w:rsidRPr="00BA156B" w:rsidDel="00EF06FE">
          <w:delText xml:space="preserve">el sistema de salud </w:delText>
        </w:r>
      </w:del>
      <w:r w:rsidRPr="00BA156B">
        <w:t>del Perú.</w:t>
      </w:r>
    </w:p>
    <w:p w14:paraId="11D69D2F" w14:textId="54DD9430" w:rsidR="00A60A6F" w:rsidRDefault="001435D9" w:rsidP="00017896">
      <w:pPr>
        <w:pStyle w:val="Texto"/>
        <w:rPr>
          <w:ins w:id="157" w:author="Regina Casanova" w:date="2018-06-20T15:59:00Z"/>
        </w:rPr>
      </w:pPr>
      <w:ins w:id="158" w:author="Regina Casanova" w:date="2018-06-20T16:20:00Z">
        <w:r>
          <w:t xml:space="preserve">Durante la </w:t>
        </w:r>
      </w:ins>
      <w:ins w:id="159" w:author="Regina Casanova" w:date="2018-06-20T16:03:00Z">
        <w:r>
          <w:t>búsqueda</w:t>
        </w:r>
        <w:r w:rsidR="00A60A6F">
          <w:t xml:space="preserve"> </w:t>
        </w:r>
        <w:r>
          <w:t>bibliográfica</w:t>
        </w:r>
      </w:ins>
      <w:ins w:id="160" w:author="Regina Casanova" w:date="2018-06-20T16:20:00Z">
        <w:r>
          <w:t xml:space="preserve"> de este estudio, se realizaron búsquedas </w:t>
        </w:r>
      </w:ins>
      <w:ins w:id="161"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162" w:author="Regina Casanova" w:date="2018-06-20T16:04:00Z">
        <w:r w:rsidR="00A60A6F">
          <w:t>l primer</w:t>
        </w:r>
      </w:ins>
      <w:ins w:id="163" w:author="Regina Casanova" w:date="2018-06-20T16:03:00Z">
        <w:r w:rsidR="00A60A6F">
          <w:t xml:space="preserve"> capítulo</w:t>
        </w:r>
      </w:ins>
      <w:ins w:id="164" w:author="Regina Casanova" w:date="2018-06-20T16:04:00Z">
        <w:r w:rsidR="00A60A6F">
          <w:t xml:space="preserve"> de este estudio</w:t>
        </w:r>
      </w:ins>
      <w:ins w:id="165" w:author="Regina Casanova" w:date="2018-06-20T16:03:00Z">
        <w:r w:rsidR="00A60A6F">
          <w:t xml:space="preserve">. No se </w:t>
        </w:r>
        <w:r w:rsidR="00A60A6F">
          <w:lastRenderedPageBreak/>
          <w:t xml:space="preserve">encontraron referencias a </w:t>
        </w:r>
      </w:ins>
      <w:ins w:id="166" w:author="Regina Casanova" w:date="2018-06-20T16:04:00Z">
        <w:r w:rsidR="00A60A6F">
          <w:t xml:space="preserve">sistemas </w:t>
        </w:r>
      </w:ins>
      <w:ins w:id="167" w:author="Regina Casanova" w:date="2018-06-20T16:05:00Z">
        <w:r w:rsidR="00A60A6F">
          <w:t xml:space="preserve">de gestión de reclamos </w:t>
        </w:r>
      </w:ins>
      <w:ins w:id="168" w:author="Regina Casanova" w:date="2018-06-20T16:04:00Z">
        <w:r w:rsidR="00A60A6F">
          <w:t xml:space="preserve">ideados utilizando una metodología de investigación como </w:t>
        </w:r>
      </w:ins>
      <w:ins w:id="169" w:author="Regina Casanova" w:date="2018-06-20T16:05:00Z">
        <w:r w:rsidR="00A60A6F">
          <w:t xml:space="preserve">la de UCD. </w:t>
        </w:r>
      </w:ins>
      <w:ins w:id="170" w:author="Regina Casanova" w:date="2018-06-20T16:08:00Z">
        <w:r w:rsidR="00A60A6F">
          <w:t xml:space="preserve">Dicha búsqueda bibliográfica </w:t>
        </w:r>
      </w:ins>
      <w:ins w:id="171" w:author="Regina Casanova" w:date="2018-06-20T16:11:00Z">
        <w:r w:rsidR="00A60A6F">
          <w:t xml:space="preserve">se </w:t>
        </w:r>
      </w:ins>
      <w:ins w:id="172" w:author="Regina Casanova" w:date="2018-06-20T16:13:00Z">
        <w:r>
          <w:t>realizó</w:t>
        </w:r>
      </w:ins>
      <w:ins w:id="173" w:author="Regina Casanova" w:date="2018-06-20T16:11:00Z">
        <w:r w:rsidR="00A60A6F">
          <w:t xml:space="preserve"> en</w:t>
        </w:r>
      </w:ins>
      <w:ins w:id="174" w:author="Regina Casanova" w:date="2018-06-20T16:12:00Z">
        <w:r>
          <w:t xml:space="preserve"> los</w:t>
        </w:r>
      </w:ins>
      <w:ins w:id="175" w:author="Regina Casanova" w:date="2018-06-20T16:11:00Z">
        <w:r w:rsidR="00A60A6F">
          <w:t xml:space="preserve"> </w:t>
        </w:r>
      </w:ins>
      <w:ins w:id="176" w:author="Regina Casanova" w:date="2018-06-20T16:12:00Z">
        <w:r>
          <w:t>motores de búsqueda “PubMed”</w:t>
        </w:r>
      </w:ins>
      <w:ins w:id="177" w:author="Regina Casanova" w:date="2018-06-20T16:13:00Z">
        <w:r>
          <w:t>, “Scopus”</w:t>
        </w:r>
      </w:ins>
      <w:ins w:id="178" w:author="Regina Casanova" w:date="2018-06-20T16:12:00Z">
        <w:r>
          <w:t xml:space="preserve"> y “Science Direct” </w:t>
        </w:r>
      </w:ins>
      <w:ins w:id="179" w:author="Regina Casanova" w:date="2018-06-20T16:17:00Z">
        <w:r>
          <w:t>bajo la búsqueda de “</w:t>
        </w:r>
        <w:r w:rsidRPr="001435D9">
          <w:rPr>
            <w:lang w:val="en-US"/>
            <w:rPrChange w:id="180" w:author="Regina Casanova" w:date="2018-06-20T16:22:00Z">
              <w:rPr/>
            </w:rPrChange>
          </w:rPr>
          <w:t>Complaint Management System in Health Care</w:t>
        </w:r>
        <w:r>
          <w:t>” encontrándose ningún resultado que presentara un sistema de gestión de reclamos que hubiera sido ideado como un</w:t>
        </w:r>
      </w:ins>
      <w:ins w:id="181" w:author="Regina Casanova" w:date="2018-06-20T16:18:00Z">
        <w:r>
          <w:t xml:space="preserve"> estudio de</w:t>
        </w:r>
      </w:ins>
      <w:ins w:id="182" w:author="Regina Casanova" w:date="2018-06-20T16:17:00Z">
        <w:r>
          <w:t xml:space="preserve"> investigaci</w:t>
        </w:r>
      </w:ins>
      <w:ins w:id="183" w:author="Regina Casanova" w:date="2018-06-20T16:18:00Z">
        <w:r>
          <w:t xml:space="preserve">ón. </w:t>
        </w:r>
      </w:ins>
      <w:ins w:id="184" w:author="Regina Casanova" w:date="2018-06-20T16:19:00Z">
        <w:r>
          <w:t>Cuando se hizo la búsqueda en español de “Sistema de gestión de reclamos en salud” tampoco se encontraron estudios similares.</w:t>
        </w:r>
      </w:ins>
    </w:p>
    <w:p w14:paraId="3A04FF80" w14:textId="456D33D4" w:rsidR="00A141CB" w:rsidRPr="00017896" w:rsidDel="00A60A6F" w:rsidRDefault="00A141CB" w:rsidP="00017896">
      <w:pPr>
        <w:pStyle w:val="Texto"/>
        <w:rPr>
          <w:del w:id="185" w:author="Regina Casanova" w:date="2018-06-20T16:01:00Z"/>
        </w:rPr>
      </w:pPr>
    </w:p>
    <w:p w14:paraId="60DC36F1" w14:textId="77777777" w:rsidR="00B674F0" w:rsidRPr="00BA156B" w:rsidRDefault="00B674F0" w:rsidP="004053C8">
      <w:pPr>
        <w:pStyle w:val="Ttulo3"/>
        <w:rPr>
          <w:lang w:val="es-PE"/>
        </w:rPr>
      </w:pPr>
      <w:bookmarkStart w:id="186" w:name="_Toc511166290"/>
      <w:r w:rsidRPr="00BA156B">
        <w:rPr>
          <w:lang w:val="es-PE"/>
        </w:rPr>
        <w:t>Diseño centrado en el usuario en el sector Salud en Perú</w:t>
      </w:r>
      <w:bookmarkEnd w:id="186"/>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187" w:author="Regina Casanova" w:date="2018-06-18T17:53:00Z">
        <w:r w:rsidRPr="00BA156B" w:rsidDel="00E94926">
          <w:delText xml:space="preserve">sistemas </w:delText>
        </w:r>
      </w:del>
      <w:ins w:id="188" w:author="Regina Casanova" w:date="2018-06-18T17:53:00Z">
        <w:r w:rsidR="00E94926">
          <w:t>software</w:t>
        </w:r>
      </w:ins>
      <w:ins w:id="189" w:author="Regina Casanova" w:date="2018-06-18T17:05:00Z">
        <w:r w:rsidR="00DE4BF7">
          <w:t xml:space="preserve"> </w:t>
        </w:r>
      </w:ins>
      <w:r w:rsidRPr="00BA156B">
        <w:t xml:space="preserve">para la mejora de procesos es limitada ya que los pocos </w:t>
      </w:r>
      <w:ins w:id="190" w:author="Regina Casanova" w:date="2018-06-18T17:05:00Z">
        <w:r w:rsidR="00DE4BF7">
          <w:t>de ellos</w:t>
        </w:r>
      </w:ins>
      <w:del w:id="191"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192" w:author="Regina Casanova" w:date="2018-06-18T17:53:00Z">
        <w:r w:rsidRPr="00BA156B" w:rsidDel="00E94926">
          <w:delText>sistemas informáticos</w:delText>
        </w:r>
      </w:del>
      <w:ins w:id="193" w:author="Regina Casanova" w:date="2018-06-18T17:53:00Z">
        <w:r w:rsidR="00E94926">
          <w:t>software</w:t>
        </w:r>
      </w:ins>
      <w:r w:rsidRPr="00BA156B">
        <w:t xml:space="preserve">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194" w:author="Regina Casanova" w:date="2018-06-18T18:04:00Z">
        <w:r w:rsidR="00302C59" w:rsidRPr="00BA156B" w:rsidDel="0067704D">
          <w:delText>sistemas</w:delText>
        </w:r>
      </w:del>
      <w:ins w:id="195" w:author="Regina Casanova" w:date="2018-06-18T18:04:00Z">
        <w:r w:rsidR="0067704D">
          <w:t>software</w:t>
        </w:r>
      </w:ins>
      <w:r w:rsidR="00302C59" w:rsidRPr="00BA156B">
        <w:t>, falta de experiencia</w:t>
      </w:r>
      <w:r w:rsidRPr="00BA156B">
        <w:t xml:space="preserve"> en dichos enfoques y principalmente, la idea de que un </w:t>
      </w:r>
      <w:del w:id="196" w:author="Regina Casanova" w:date="2018-06-18T17:53:00Z">
        <w:r w:rsidRPr="00BA156B" w:rsidDel="00E94926">
          <w:delText>sistema</w:delText>
        </w:r>
      </w:del>
      <w:ins w:id="197"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198" w:name="_Toc511166291"/>
      <w:r w:rsidRPr="00BA156B">
        <w:lastRenderedPageBreak/>
        <w:t>Justificación del estudio</w:t>
      </w:r>
      <w:bookmarkEnd w:id="198"/>
    </w:p>
    <w:p w14:paraId="40E406DF" w14:textId="226BE87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199" w:author="Regina Casanova" w:date="2018-06-18T17:53:00Z">
        <w:r w:rsidR="00CE1173" w:rsidRPr="00BA156B" w:rsidDel="00E94926">
          <w:delText>sistema</w:delText>
        </w:r>
      </w:del>
      <w:ins w:id="200"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ins w:id="201" w:author="Regina Casanova" w:date="2018-06-18T23:40:00Z">
        <w:r w:rsidR="003C6FC8">
          <w:t>varios</w:t>
        </w:r>
      </w:ins>
      <w:del w:id="202" w:author="Regina Casanova" w:date="2018-06-18T23:40:00Z">
        <w:r w:rsidR="00CE1173" w:rsidRPr="00BA156B" w:rsidDel="006B55D4">
          <w:delText>varios</w:delText>
        </w:r>
      </w:del>
      <w:r w:rsidR="00CE1173" w:rsidRPr="00BA156B">
        <w:t xml:space="preserve"> </w:t>
      </w:r>
      <w:del w:id="203" w:author="Regina Casanova" w:date="2018-06-18T17:53:00Z">
        <w:r w:rsidR="00CE1173" w:rsidRPr="00BA156B" w:rsidDel="00E94926">
          <w:delText>sistemas</w:delText>
        </w:r>
      </w:del>
      <w:ins w:id="204"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05" w:author="Regina Casanova" w:date="2018-06-18T17:53:00Z">
        <w:r w:rsidR="00CE1173" w:rsidRPr="00BA156B" w:rsidDel="00E94926">
          <w:delText>sistema</w:delText>
        </w:r>
      </w:del>
      <w:r w:rsidR="00CE1173" w:rsidRPr="00BA156B">
        <w:t xml:space="preserve"> centralizado </w:t>
      </w:r>
      <w:ins w:id="206" w:author="Regina Casanova" w:date="2018-06-18T23:41:00Z">
        <w:r w:rsidR="003C6FC8">
          <w:t>en el que</w:t>
        </w:r>
      </w:ins>
      <w:del w:id="207"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08" w:author="Regina Casanova" w:date="2018-06-18T17:53:00Z">
        <w:r w:rsidRPr="00BA156B" w:rsidDel="00E94926">
          <w:delText xml:space="preserve">sistema </w:delText>
        </w:r>
      </w:del>
      <w:ins w:id="209" w:author="Regina Casanova" w:date="2018-06-18T17:53:00Z">
        <w:r w:rsidR="00E94926">
          <w:t>software</w:t>
        </w:r>
      </w:ins>
      <w:ins w:id="210"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11" w:author="Regina Casanova" w:date="2018-06-18T17:53:00Z">
        <w:r w:rsidRPr="00BA156B" w:rsidDel="00E94926">
          <w:delText xml:space="preserve">sistema </w:delText>
        </w:r>
      </w:del>
      <w:ins w:id="212" w:author="Regina Casanova" w:date="2018-06-18T17:53:00Z">
        <w:r w:rsidR="00E94926">
          <w:t>software</w:t>
        </w:r>
      </w:ins>
      <w:ins w:id="213"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14" w:author="Regina Casanova" w:date="2018-06-18T17:53:00Z">
        <w:r w:rsidR="00FB540C" w:rsidRPr="00BA156B" w:rsidDel="00E94926">
          <w:delText>sistema</w:delText>
        </w:r>
      </w:del>
      <w:ins w:id="215"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16" w:author="Regina Casanova" w:date="2018-06-18T17:53:00Z">
        <w:r w:rsidR="00D12CF6" w:rsidRPr="00BA156B" w:rsidDel="00E94926">
          <w:delText>sistema</w:delText>
        </w:r>
      </w:del>
      <w:ins w:id="217"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18" w:author="Regina Casanova" w:date="2018-06-18T17:53:00Z">
        <w:r w:rsidR="00D12CF6" w:rsidRPr="00BA156B" w:rsidDel="00E94926">
          <w:delText xml:space="preserve">sistema </w:delText>
        </w:r>
      </w:del>
      <w:ins w:id="219" w:author="Regina Casanova" w:date="2018-06-18T17:53:00Z">
        <w:r w:rsidR="00E94926">
          <w:t>software</w:t>
        </w:r>
      </w:ins>
      <w:ins w:id="220" w:author="Regina Casanova" w:date="2018-06-18T17:52:00Z">
        <w:r w:rsidR="00E94926">
          <w:t xml:space="preserve"> </w:t>
        </w:r>
      </w:ins>
      <w:r w:rsidR="00EE665E" w:rsidRPr="00BA156B">
        <w:t xml:space="preserve">debe </w:t>
      </w:r>
      <w:del w:id="221" w:author="Regina Casanova" w:date="2018-06-18T17:14:00Z">
        <w:r w:rsidR="00D12CF6" w:rsidRPr="00BA156B" w:rsidDel="00A85BE3">
          <w:delText xml:space="preserve">adaptarse </w:delText>
        </w:r>
      </w:del>
      <w:ins w:id="222" w:author="Regina Casanova" w:date="2018-06-18T17:14:00Z">
        <w:r w:rsidR="00A85BE3">
          <w:t>considerar</w:t>
        </w:r>
      </w:ins>
      <w:del w:id="223"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24" w:author="Regina Casanova" w:date="2018-06-18T17:53:00Z">
        <w:r w:rsidR="00CE1173" w:rsidRPr="00BA156B" w:rsidDel="00E94926">
          <w:delText xml:space="preserve">sistema </w:delText>
        </w:r>
      </w:del>
      <w:ins w:id="225" w:author="Regina Casanova" w:date="2018-06-18T17:53:00Z">
        <w:r w:rsidR="00E94926">
          <w:t>software</w:t>
        </w:r>
      </w:ins>
      <w:ins w:id="226"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27" w:author="Regina Casanova" w:date="2018-06-18T16:37:00Z">
        <w:r w:rsidR="00EC3916">
          <w:t xml:space="preserve"> la red </w:t>
        </w:r>
      </w:ins>
      <w:ins w:id="228" w:author="Regina Casanova" w:date="2018-06-18T23:43:00Z">
        <w:r w:rsidR="003C6FC8">
          <w:t xml:space="preserve">de establecimientos de salud del </w:t>
        </w:r>
      </w:ins>
      <w:ins w:id="229" w:author="Regina Casanova" w:date="2018-06-18T16:37:00Z">
        <w:r w:rsidR="00EC3916">
          <w:t xml:space="preserve">MINSA </w:t>
        </w:r>
        <w:r w:rsidR="0045196B">
          <w:t xml:space="preserve">del </w:t>
        </w:r>
      </w:ins>
      <w:del w:id="230" w:author="Regina Casanova" w:date="2018-06-18T16:37:00Z">
        <w:r w:rsidR="00D12CF6" w:rsidRPr="0045196B" w:rsidDel="00EC3916">
          <w:delText xml:space="preserve">l </w:delText>
        </w:r>
        <w:r w:rsidR="00D12CF6" w:rsidRPr="0045196B" w:rsidDel="0045196B">
          <w:delText>Sistema de Salud del</w:delText>
        </w:r>
      </w:del>
      <w:del w:id="231"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32" w:name="_Toc511166292"/>
      <w:r w:rsidRPr="00BA156B">
        <w:lastRenderedPageBreak/>
        <w:t>Objetivos</w:t>
      </w:r>
      <w:bookmarkEnd w:id="232"/>
    </w:p>
    <w:p w14:paraId="021EFD47" w14:textId="25E547FA" w:rsidR="00172C25" w:rsidRPr="000538FD" w:rsidRDefault="006B20F8" w:rsidP="00A50DD7">
      <w:pPr>
        <w:pStyle w:val="Ttulo2"/>
        <w:numPr>
          <w:ilvl w:val="0"/>
          <w:numId w:val="7"/>
        </w:numPr>
        <w:rPr>
          <w:lang w:val="es-PE"/>
        </w:rPr>
      </w:pPr>
      <w:bookmarkStart w:id="233" w:name="_Toc511166293"/>
      <w:r w:rsidRPr="00BA156B">
        <w:rPr>
          <w:lang w:val="es-PE"/>
        </w:rPr>
        <w:t>Objetivo General</w:t>
      </w:r>
      <w:bookmarkEnd w:id="233"/>
    </w:p>
    <w:p w14:paraId="3665D694" w14:textId="0219EC6D" w:rsidR="006B20F8" w:rsidRPr="000538FD" w:rsidRDefault="00172C25" w:rsidP="000538FD">
      <w:pPr>
        <w:pStyle w:val="Texto"/>
      </w:pPr>
      <w:r w:rsidRPr="00BA156B">
        <w:t xml:space="preserve">Proponer el diseño de un </w:t>
      </w:r>
      <w:del w:id="234" w:author="Regina Casanova" w:date="2018-06-18T17:53:00Z">
        <w:r w:rsidRPr="00BA156B" w:rsidDel="00E94926">
          <w:delText xml:space="preserve">sistema </w:delText>
        </w:r>
      </w:del>
      <w:ins w:id="235" w:author="Regina Casanova" w:date="2018-06-18T17:53:00Z">
        <w:r w:rsidR="00E94926">
          <w:t>software</w:t>
        </w:r>
      </w:ins>
      <w:ins w:id="236"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37" w:name="_Toc511166294"/>
      <w:r w:rsidRPr="00BA156B">
        <w:rPr>
          <w:lang w:val="es-PE"/>
        </w:rPr>
        <w:t>Objetivos Específicos</w:t>
      </w:r>
      <w:bookmarkEnd w:id="237"/>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38" w:author="Regina Casanova" w:date="2018-06-18T17:53:00Z">
        <w:r w:rsidRPr="00BA156B" w:rsidDel="00E94926">
          <w:delText xml:space="preserve">sistema </w:delText>
        </w:r>
      </w:del>
      <w:ins w:id="239" w:author="Regina Casanova" w:date="2018-06-18T17:53:00Z">
        <w:r w:rsidR="00E94926">
          <w:t>software</w:t>
        </w:r>
      </w:ins>
      <w:ins w:id="240"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41" w:author="Regina Casanova" w:date="2018-06-18T16:43:00Z">
        <w:r w:rsidR="00EF06FE">
          <w:t>la red</w:t>
        </w:r>
      </w:ins>
      <w:ins w:id="242" w:author="Regina Casanova" w:date="2018-06-18T23:44:00Z">
        <w:r w:rsidR="003C6FC8">
          <w:t xml:space="preserve"> establecimientos de salud del</w:t>
        </w:r>
      </w:ins>
      <w:ins w:id="243" w:author="Regina Casanova" w:date="2018-06-18T16:43:00Z">
        <w:r w:rsidR="00EF06FE">
          <w:t xml:space="preserve"> MINSA</w:t>
        </w:r>
      </w:ins>
      <w:del w:id="244"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45"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46" w:name="_Toc511166295"/>
      <w:r w:rsidRPr="00BA156B">
        <w:lastRenderedPageBreak/>
        <w:t>Metodología</w:t>
      </w:r>
      <w:bookmarkEnd w:id="246"/>
    </w:p>
    <w:p w14:paraId="7835CB3B" w14:textId="2C49BED7" w:rsidR="00572A7C" w:rsidRPr="00901D34" w:rsidRDefault="00A12DD0" w:rsidP="00A50DD7">
      <w:pPr>
        <w:pStyle w:val="Ttulo2"/>
        <w:numPr>
          <w:ilvl w:val="0"/>
          <w:numId w:val="8"/>
        </w:numPr>
        <w:spacing w:line="360" w:lineRule="auto"/>
        <w:rPr>
          <w:lang w:val="es-PE"/>
        </w:rPr>
      </w:pPr>
      <w:bookmarkStart w:id="247" w:name="_Toc511166296"/>
      <w:r w:rsidRPr="00901D34">
        <w:rPr>
          <w:lang w:val="es-PE"/>
        </w:rPr>
        <w:t>Diseño del estudio</w:t>
      </w:r>
      <w:bookmarkEnd w:id="247"/>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48" w:author="Regina Casanova" w:date="2018-06-15T15:18:00Z">
        <w:r w:rsidR="00C5346C">
          <w:t>tres</w:t>
        </w:r>
      </w:ins>
      <w:ins w:id="249" w:author="Regina Casanova" w:date="2018-06-15T15:17:00Z">
        <w:r w:rsidR="0065488F">
          <w:t xml:space="preserve"> tipos</w:t>
        </w:r>
      </w:ins>
      <w:del w:id="250"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51" w:author="Regina Casanova" w:date="2018-06-15T15:17:00Z">
        <w:r w:rsidR="0065488F">
          <w:t xml:space="preserve">es </w:t>
        </w:r>
      </w:ins>
      <w:del w:id="252" w:author="Regina Casanova" w:date="2018-06-15T15:17:00Z">
        <w:r w:rsidR="008044EE" w:rsidRPr="00BA156B" w:rsidDel="0065488F">
          <w:delText>es</w:delText>
        </w:r>
        <w:r w:rsidR="006305D4" w:rsidRPr="00BA156B" w:rsidDel="0065488F">
          <w:delText xml:space="preserve"> del sistema</w:delText>
        </w:r>
      </w:del>
      <w:ins w:id="253" w:author="Regina Casanova" w:date="2018-06-15T15:17:00Z">
        <w:r w:rsidR="0065488F">
          <w:t xml:space="preserve">identificados para el uso de este </w:t>
        </w:r>
      </w:ins>
      <w:ins w:id="254"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55" w:name="_Toc511166297"/>
      <w:r w:rsidRPr="00BA156B">
        <w:rPr>
          <w:lang w:val="es-PE"/>
        </w:rPr>
        <w:t>Población</w:t>
      </w:r>
      <w:bookmarkEnd w:id="255"/>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56" w:name="_Toc511166298"/>
      <w:r w:rsidRPr="00BA156B">
        <w:rPr>
          <w:lang w:val="es-PE"/>
        </w:rPr>
        <w:t>Muestr</w:t>
      </w:r>
      <w:r w:rsidR="00FB6147" w:rsidRPr="00BA156B">
        <w:rPr>
          <w:lang w:val="es-PE"/>
        </w:rPr>
        <w:t>a</w:t>
      </w:r>
      <w:bookmarkEnd w:id="256"/>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57" w:name="_Toc511166299"/>
      <w:r w:rsidRPr="00BA156B">
        <w:rPr>
          <w:lang w:val="es-PE"/>
        </w:rPr>
        <w:lastRenderedPageBreak/>
        <w:t>Operacionalizació</w:t>
      </w:r>
      <w:r w:rsidR="00A12DD0" w:rsidRPr="00BA156B">
        <w:rPr>
          <w:lang w:val="es-PE"/>
        </w:rPr>
        <w:t>n de variables</w:t>
      </w:r>
      <w:bookmarkEnd w:id="257"/>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258" w:name="_Toc511166300"/>
      <w:r w:rsidRPr="00BA156B">
        <w:rPr>
          <w:lang w:val="es-PE"/>
        </w:rPr>
        <w:lastRenderedPageBreak/>
        <w:t>Procedimientos y técnicas</w:t>
      </w:r>
      <w:bookmarkEnd w:id="258"/>
    </w:p>
    <w:p w14:paraId="5F028996" w14:textId="77777777" w:rsidR="0053122A" w:rsidRPr="00BA156B" w:rsidRDefault="0053122A" w:rsidP="00A50DD7">
      <w:pPr>
        <w:pStyle w:val="Ttulo3"/>
        <w:numPr>
          <w:ilvl w:val="0"/>
          <w:numId w:val="6"/>
        </w:numPr>
        <w:rPr>
          <w:lang w:val="es-PE"/>
        </w:rPr>
      </w:pPr>
      <w:bookmarkStart w:id="259" w:name="_Toc511166301"/>
      <w:r w:rsidRPr="00BA156B">
        <w:rPr>
          <w:lang w:val="es-PE"/>
        </w:rPr>
        <w:t>Investigación de usuarios</w:t>
      </w:r>
      <w:bookmarkEnd w:id="259"/>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260"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261" w:author="Regina Casanova" w:date="2018-06-18T17:53:00Z">
        <w:r w:rsidR="008044EE" w:rsidRPr="00BA156B" w:rsidDel="00E94926">
          <w:delText xml:space="preserve">sistema </w:delText>
        </w:r>
      </w:del>
      <w:ins w:id="262" w:author="Regina Casanova" w:date="2018-06-18T17:53:00Z">
        <w:r w:rsidR="00E94926">
          <w:t>software</w:t>
        </w:r>
      </w:ins>
      <w:ins w:id="263"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264" w:author="Regina Casanova" w:date="2018-06-18T17:53:00Z">
        <w:r w:rsidR="0053122A" w:rsidRPr="00BA156B" w:rsidDel="00E94926">
          <w:delText>sistema</w:delText>
        </w:r>
      </w:del>
      <w:ins w:id="265"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266"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267" w:author="Regina Casanova" w:date="2018-06-18T17:53:00Z">
        <w:r w:rsidR="00BE3E2C" w:rsidRPr="00BA156B" w:rsidDel="00E94926">
          <w:delText xml:space="preserve">sistema </w:delText>
        </w:r>
      </w:del>
      <w:ins w:id="268" w:author="Regina Casanova" w:date="2018-06-18T17:53:00Z">
        <w:r w:rsidR="00E94926">
          <w:t>software</w:t>
        </w:r>
      </w:ins>
      <w:ins w:id="269" w:author="Regina Casanova" w:date="2018-06-18T17:31:00Z">
        <w:r w:rsidR="00A63767">
          <w:t xml:space="preserve"> por</w:t>
        </w:r>
      </w:ins>
      <w:del w:id="270"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271" w:author="Regina Casanova" w:date="2018-06-15T15:22:00Z">
        <w:r w:rsidR="00CF1D12">
          <w:t>‘</w:t>
        </w:r>
      </w:ins>
      <w:r w:rsidR="009609C2" w:rsidRPr="00BA156B">
        <w:t>Historias de Usuario</w:t>
      </w:r>
      <w:ins w:id="272"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6B7702A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proofErr w:type="spellStart"/>
      <w:r w:rsidRPr="00160297">
        <w:t>Car</w:t>
      </w:r>
      <w:r w:rsidR="0069599A" w:rsidRPr="00160297">
        <w:t>d</w:t>
      </w:r>
      <w:proofErr w:type="spellEnd"/>
      <w:r w:rsidR="0069599A" w:rsidRPr="00160297">
        <w:t xml:space="preserve"> </w:t>
      </w:r>
      <w:proofErr w:type="spellStart"/>
      <w:r w:rsidR="0069599A" w:rsidRPr="00160297">
        <w:t>Sorting</w:t>
      </w:r>
      <w:proofErr w:type="spellEnd"/>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proofErr w:type="spellStart"/>
      <w:r w:rsidRPr="00160297">
        <w:t>Modified</w:t>
      </w:r>
      <w:proofErr w:type="spellEnd"/>
      <w:r w:rsidRPr="00160297">
        <w:t xml:space="preserve"> Delphi’</w:t>
      </w:r>
      <w:r w:rsidRPr="00BA156B">
        <w:t xml:space="preserve"> </w:t>
      </w:r>
      <w:r w:rsidR="00EC2BAF" w:rsidRPr="00BA156B">
        <w:fldChar w:fldCharType="begin" w:fldLock="1"/>
      </w:r>
      <w:r w:rsidR="00615A9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3)"},"properties":{"noteIndex":0},"schema":"https://github.com/citation-style-language/schema/raw/master/csl-citation.json"}</w:instrText>
      </w:r>
      <w:r w:rsidR="00EC2BAF" w:rsidRPr="00BA156B">
        <w:fldChar w:fldCharType="separate"/>
      </w:r>
      <w:r w:rsidR="00615A96" w:rsidRPr="00615A96">
        <w:rPr>
          <w:noProof/>
        </w:rPr>
        <w:t>(43)</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273" w:name="_Toc511166302"/>
      <w:r w:rsidRPr="00BA156B">
        <w:rPr>
          <w:lang w:val="es-PE"/>
        </w:rPr>
        <w:t>Diseño y Prototipado</w:t>
      </w:r>
      <w:bookmarkEnd w:id="273"/>
    </w:p>
    <w:p w14:paraId="2D95C735" w14:textId="768A47E9" w:rsidR="008E130E" w:rsidRPr="00BA156B" w:rsidRDefault="00AD6104" w:rsidP="00B26073">
      <w:pPr>
        <w:pStyle w:val="Texto"/>
      </w:pPr>
      <w:r w:rsidRPr="00BA156B">
        <w:t xml:space="preserve">Con los objetivos y requerimientos hechos por </w:t>
      </w:r>
      <w:ins w:id="274" w:author="Regina Casanova" w:date="2018-06-15T15:23:00Z">
        <w:r w:rsidR="00CF1D12">
          <w:t xml:space="preserve">cada </w:t>
        </w:r>
      </w:ins>
      <w:r w:rsidRPr="00BA156B">
        <w:t>tipo de usuario</w:t>
      </w:r>
      <w:r w:rsidR="00F631C4" w:rsidRPr="00BA156B">
        <w:t>, se hicieron</w:t>
      </w:r>
      <w:r w:rsidR="0053122A" w:rsidRPr="00BA156B">
        <w:t xml:space="preserve"> diversos </w:t>
      </w:r>
      <w:proofErr w:type="spellStart"/>
      <w:r w:rsidR="0053122A" w:rsidRPr="00160297">
        <w:t>wireframes</w:t>
      </w:r>
      <w:proofErr w:type="spellEnd"/>
      <w:r w:rsidR="0053122A" w:rsidRPr="00BA156B">
        <w:t xml:space="preserve"> en </w:t>
      </w:r>
      <w:r w:rsidRPr="00BA156B">
        <w:t xml:space="preserve">lápiz y </w:t>
      </w:r>
      <w:r w:rsidR="0053122A" w:rsidRPr="00BA156B">
        <w:t xml:space="preserve">papel </w:t>
      </w:r>
      <w:r w:rsidRPr="00BA156B">
        <w:t>con posibles bocetos de cada p</w:t>
      </w:r>
      <w:ins w:id="275" w:author="Regina Casanova" w:date="2018-06-18T23:45:00Z">
        <w:r w:rsidR="003C6FC8">
          <w:t>a</w:t>
        </w:r>
      </w:ins>
      <w:del w:id="276" w:author="Regina Casanova" w:date="2018-06-18T23:45:00Z">
        <w:r w:rsidRPr="00BA156B" w:rsidDel="003C6FC8">
          <w:delText>á</w:delText>
        </w:r>
      </w:del>
      <w:ins w:id="277" w:author="Regina Casanova" w:date="2018-06-18T23:45:00Z">
        <w:r w:rsidR="003C6FC8">
          <w:t>ntalla</w:t>
        </w:r>
      </w:ins>
      <w:del w:id="278" w:author="Regina Casanova" w:date="2018-06-18T23:45:00Z">
        <w:r w:rsidRPr="00BA156B" w:rsidDel="003C6FC8">
          <w:delText>gina</w:delText>
        </w:r>
      </w:del>
      <w:r w:rsidRPr="00BA156B">
        <w:t xml:space="preserve"> del </w:t>
      </w:r>
      <w:del w:id="279" w:author="Regina Casanova" w:date="2018-06-18T17:53:00Z">
        <w:r w:rsidRPr="00BA156B" w:rsidDel="00E94926">
          <w:delText>sistema</w:delText>
        </w:r>
      </w:del>
      <w:ins w:id="28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proofErr w:type="spellStart"/>
      <w:r w:rsidRPr="00160297">
        <w:t>wireframes</w:t>
      </w:r>
      <w:proofErr w:type="spellEnd"/>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 xml:space="preserve">a </w:t>
      </w:r>
      <w:proofErr w:type="spellStart"/>
      <w:r w:rsidR="00062156" w:rsidRPr="00BA156B">
        <w:t>prototipar</w:t>
      </w:r>
      <w:proofErr w:type="spellEnd"/>
      <w:r w:rsidR="00062156" w:rsidRPr="00BA156B">
        <w:t xml:space="preserve"> con el que los diversos tipos de usuarios pudieran cumplir sus tareas.</w:t>
      </w:r>
      <w:r w:rsidR="004A534F" w:rsidRPr="00BA156B">
        <w:t xml:space="preserve"> Una vez se tuvieron los </w:t>
      </w:r>
      <w:proofErr w:type="spellStart"/>
      <w:r w:rsidR="004A534F" w:rsidRPr="00160297">
        <w:t>wireframes</w:t>
      </w:r>
      <w:proofErr w:type="spellEnd"/>
      <w:r w:rsidR="004A534F" w:rsidRPr="00BA156B">
        <w:t xml:space="preserve">, se hicieron los </w:t>
      </w:r>
      <w:r w:rsidR="00AD6104" w:rsidRPr="00BA156B">
        <w:t>prototipos</w:t>
      </w:r>
      <w:r w:rsidR="004A534F" w:rsidRPr="00BA156B">
        <w:t xml:space="preserve"> utilizando el software </w:t>
      </w:r>
      <w:proofErr w:type="spellStart"/>
      <w:r w:rsidR="004A534F" w:rsidRPr="00BA156B">
        <w:t>Axure</w:t>
      </w:r>
      <w:proofErr w:type="spellEnd"/>
      <w:r w:rsidR="004A534F" w:rsidRPr="00BA156B">
        <w:t xml:space="preserve"> RP </w:t>
      </w:r>
      <w:r w:rsidR="0066664C" w:rsidRPr="00BA156B">
        <w:t>v</w:t>
      </w:r>
      <w:r w:rsidR="004A534F" w:rsidRPr="00BA156B">
        <w:t>8</w:t>
      </w:r>
      <w:r w:rsidR="00172054" w:rsidRPr="00BA156B">
        <w:t xml:space="preserve"> </w:t>
      </w:r>
      <w:r w:rsidR="0066664C" w:rsidRPr="00BA156B">
        <w:t>(</w:t>
      </w:r>
      <w:proofErr w:type="spellStart"/>
      <w:r w:rsidR="00C60E77" w:rsidRPr="00BA156B">
        <w:t>Axure</w:t>
      </w:r>
      <w:proofErr w:type="spellEnd"/>
      <w:r w:rsidR="00C60E77" w:rsidRPr="00BA156B">
        <w:t xml:space="preserve"> </w:t>
      </w:r>
      <w:r w:rsidR="00C60E77" w:rsidRPr="00160297">
        <w:t xml:space="preserve">Software </w:t>
      </w:r>
      <w:proofErr w:type="spellStart"/>
      <w:r w:rsidR="00C60E77" w:rsidRPr="00160297">
        <w:t>Solutions</w:t>
      </w:r>
      <w:proofErr w:type="spellEnd"/>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281" w:author="Regina Casanova" w:date="2018-06-18T17:53:00Z">
        <w:r w:rsidR="00172054" w:rsidRPr="00BA156B" w:rsidDel="00E94926">
          <w:delText xml:space="preserve">sistema </w:delText>
        </w:r>
      </w:del>
      <w:ins w:id="282" w:author="Regina Casanova" w:date="2018-06-18T17:53:00Z">
        <w:r w:rsidR="00E94926">
          <w:t>software</w:t>
        </w:r>
      </w:ins>
      <w:ins w:id="28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284" w:name="_Toc511166303"/>
      <w:r w:rsidRPr="00BA156B">
        <w:rPr>
          <w:lang w:val="es-PE"/>
        </w:rPr>
        <w:t>Pruebas de Usuario</w:t>
      </w:r>
      <w:bookmarkEnd w:id="28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285" w:author="Regina Casanova" w:date="2018-06-18T17:53:00Z">
        <w:r w:rsidRPr="00B26073" w:rsidDel="00E94926">
          <w:delText xml:space="preserve">sistema </w:delText>
        </w:r>
      </w:del>
      <w:ins w:id="286" w:author="Regina Casanova" w:date="2018-06-18T17:53:00Z">
        <w:r w:rsidR="00E94926">
          <w:t>software</w:t>
        </w:r>
      </w:ins>
      <w:ins w:id="287" w:author="Regina Casanova" w:date="2018-06-18T17:32:00Z">
        <w:r w:rsidR="00A63767">
          <w:t xml:space="preserve"> </w:t>
        </w:r>
      </w:ins>
      <w:r w:rsidRPr="00B26073">
        <w:t xml:space="preserve">funciona de la forma </w:t>
      </w:r>
      <w:r w:rsidR="000E6EA6" w:rsidRPr="00B26073">
        <w:t>que</w:t>
      </w:r>
      <w:r w:rsidRPr="00B26073">
        <w:t xml:space="preserve"> el </w:t>
      </w:r>
      <w:ins w:id="288" w:author="Regina Casanova" w:date="2018-06-15T15:24:00Z">
        <w:r w:rsidR="00CF1D12">
          <w:t>investigador</w:t>
        </w:r>
      </w:ins>
      <w:del w:id="289"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proofErr w:type="spellStart"/>
      <w:r w:rsidR="005854B4" w:rsidRPr="00B26073">
        <w:t>Think-Aloud</w:t>
      </w:r>
      <w:proofErr w:type="spellEnd"/>
      <w:r w:rsidR="005854B4" w:rsidRPr="00B26073">
        <w:t xml:space="preserve">’. Esto consiste en pedirle </w:t>
      </w:r>
      <w:r w:rsidR="00FB7003" w:rsidRPr="00B26073">
        <w:t>a</w:t>
      </w:r>
      <w:ins w:id="290" w:author="Regina Casanova" w:date="2018-06-15T15:59:00Z">
        <w:r w:rsidR="00A77F4C">
          <w:t xml:space="preserve"> cada tipo de</w:t>
        </w:r>
      </w:ins>
      <w:del w:id="291"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292" w:author="Regina Casanova" w:date="2018-06-18T17:53:00Z">
        <w:r w:rsidR="00842F17" w:rsidRPr="00B26073" w:rsidDel="00E94926">
          <w:delText>sistema</w:delText>
        </w:r>
      </w:del>
      <w:ins w:id="293" w:author="Regina Casanova" w:date="2018-06-18T17:53:00Z">
        <w:r w:rsidR="00E94926">
          <w:t>software</w:t>
        </w:r>
      </w:ins>
      <w:ins w:id="294"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295" w:author="Regina Casanova" w:date="2018-06-18T17:53:00Z">
        <w:r w:rsidR="00BE7297" w:rsidRPr="00B26073" w:rsidDel="00E94926">
          <w:delText>sistema</w:delText>
        </w:r>
      </w:del>
      <w:ins w:id="296"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297"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7BBFC84C" w:rsidR="00BC16E5" w:rsidRPr="00B26073" w:rsidRDefault="00296153" w:rsidP="00B26073">
      <w:pPr>
        <w:pStyle w:val="Texto"/>
      </w:pPr>
      <w:r w:rsidRPr="00BA156B">
        <w:t>Se utilizó la página web</w:t>
      </w:r>
      <w:r w:rsidR="00BE0437" w:rsidRPr="00BA156B">
        <w:t xml:space="preserve"> </w:t>
      </w:r>
      <w:proofErr w:type="spellStart"/>
      <w:r w:rsidR="00BE0437" w:rsidRPr="00BA156B">
        <w:t>ShowMore</w:t>
      </w:r>
      <w:proofErr w:type="spellEnd"/>
      <w:r w:rsidR="000635A6" w:rsidRPr="00BA156B">
        <w:t xml:space="preserve"> </w:t>
      </w:r>
      <w:r w:rsidR="00EC2BAF" w:rsidRPr="00BA156B">
        <w:fldChar w:fldCharType="begin" w:fldLock="1"/>
      </w:r>
      <w:r w:rsidR="00615A96">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4)"},"properties":{"noteIndex":0},"schema":"https://github.com/citation-style-language/schema/raw/master/csl-citation.json"}</w:instrText>
      </w:r>
      <w:r w:rsidR="00EC2BAF" w:rsidRPr="00BA156B">
        <w:fldChar w:fldCharType="separate"/>
      </w:r>
      <w:r w:rsidR="00615A96" w:rsidRPr="00615A96">
        <w:rPr>
          <w:noProof/>
        </w:rPr>
        <w:t>(44)</w:t>
      </w:r>
      <w:r w:rsidR="00EC2BAF" w:rsidRPr="00BA156B">
        <w:fldChar w:fldCharType="end"/>
      </w:r>
      <w:r w:rsidR="00BE0437" w:rsidRPr="00BA156B">
        <w:t xml:space="preserve"> </w:t>
      </w:r>
      <w:r w:rsidR="00F93763" w:rsidRPr="00BA156B">
        <w:t xml:space="preserve">producido por la empresa </w:t>
      </w:r>
      <w:proofErr w:type="spellStart"/>
      <w:r w:rsidR="00F93763" w:rsidRPr="00BA156B">
        <w:t>ShowMore</w:t>
      </w:r>
      <w:proofErr w:type="spellEnd"/>
      <w:r w:rsidR="00F93763" w:rsidRPr="00BA156B">
        <w:t xml:space="preserv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298" w:name="_Toc511166304"/>
      <w:r w:rsidRPr="00BA156B">
        <w:rPr>
          <w:rStyle w:val="Ttulo3Car"/>
          <w:lang w:val="es-PE"/>
        </w:rPr>
        <w:t>Consideraciones éticas</w:t>
      </w:r>
      <w:bookmarkEnd w:id="29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299" w:name="_Toc511166305"/>
      <w:r w:rsidRPr="00BA156B">
        <w:rPr>
          <w:lang w:val="es-PE"/>
        </w:rPr>
        <w:t>A</w:t>
      </w:r>
      <w:r w:rsidR="00A12DD0" w:rsidRPr="00BA156B">
        <w:rPr>
          <w:lang w:val="es-PE"/>
        </w:rPr>
        <w:t>nálisis</w:t>
      </w:r>
      <w:bookmarkEnd w:id="299"/>
    </w:p>
    <w:p w14:paraId="58BD28A6" w14:textId="2EF1DA1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615A96">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5)"},"properties":{"noteIndex":0},"schema":"https://github.com/citation-style-language/schema/raw/master/csl-citation.json"}</w:instrText>
      </w:r>
      <w:r w:rsidR="00EC2BAF" w:rsidRPr="00BA156B">
        <w:fldChar w:fldCharType="separate"/>
      </w:r>
      <w:r w:rsidR="00615A96" w:rsidRPr="00615A96">
        <w:rPr>
          <w:noProof/>
        </w:rPr>
        <w:t>(45)</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00" w:name="_Toc511166306"/>
      <w:r w:rsidRPr="00BA156B">
        <w:lastRenderedPageBreak/>
        <w:t>Resultados</w:t>
      </w:r>
      <w:bookmarkEnd w:id="300"/>
    </w:p>
    <w:p w14:paraId="63470BC4" w14:textId="77777777" w:rsidR="00FE7867" w:rsidRPr="00BA156B" w:rsidRDefault="00FE7867" w:rsidP="00A50DD7">
      <w:pPr>
        <w:pStyle w:val="Ttulo2"/>
        <w:numPr>
          <w:ilvl w:val="0"/>
          <w:numId w:val="9"/>
        </w:numPr>
        <w:rPr>
          <w:lang w:val="es-PE"/>
        </w:rPr>
      </w:pPr>
      <w:bookmarkStart w:id="301" w:name="_Toc511166307"/>
      <w:r w:rsidRPr="00BA156B">
        <w:rPr>
          <w:lang w:val="es-PE"/>
        </w:rPr>
        <w:t>Fase Exploratori</w:t>
      </w:r>
      <w:r w:rsidR="00F847EF" w:rsidRPr="00BA156B">
        <w:rPr>
          <w:lang w:val="es-PE"/>
        </w:rPr>
        <w:t>a</w:t>
      </w:r>
      <w:bookmarkEnd w:id="301"/>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302" w:name="_Toc511166308"/>
      <w:r w:rsidRPr="008D23C7">
        <w:lastRenderedPageBreak/>
        <w:t>Personal de SUSALUD</w:t>
      </w:r>
      <w:bookmarkEnd w:id="302"/>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715E977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w:t>
      </w:r>
      <w:del w:id="303" w:author="Regina Casanova" w:date="2018-06-18T17:53:00Z">
        <w:r w:rsidRPr="00BA156B" w:rsidDel="00E94926">
          <w:delText>sistema</w:delText>
        </w:r>
      </w:del>
      <w:ins w:id="304" w:author="Regina Casanova" w:date="2018-06-18T17:53:00Z">
        <w:r w:rsidR="00E94926">
          <w:t>software</w:t>
        </w:r>
      </w:ins>
      <w:r w:rsidRPr="00BA156B">
        <w:t xml:space="preserve">,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w:t>
      </w:r>
      <w:del w:id="305" w:author="Regina Casanova" w:date="2018-06-18T17:53:00Z">
        <w:r w:rsidR="006746CC" w:rsidRPr="00BA156B" w:rsidDel="00E94926">
          <w:delText xml:space="preserve">sistema </w:delText>
        </w:r>
      </w:del>
      <w:ins w:id="306" w:author="Regina Casanova" w:date="2018-06-18T17:53:00Z">
        <w:r w:rsidR="00E94926">
          <w:t>software</w:t>
        </w:r>
      </w:ins>
      <w:ins w:id="307" w:author="Regina Casanova" w:date="2018-06-18T17:33:00Z">
        <w:r w:rsidR="00A63767">
          <w:t xml:space="preserve"> </w:t>
        </w:r>
      </w:ins>
      <w:r w:rsidR="006746CC" w:rsidRPr="00BA156B">
        <w:t xml:space="preserve">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A491523"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w:t>
      </w:r>
      <w:del w:id="308" w:author="Regina Casanova" w:date="2018-06-18T17:53:00Z">
        <w:r w:rsidR="00630088" w:rsidRPr="00BA156B" w:rsidDel="00E94926">
          <w:delText xml:space="preserve">sistema </w:delText>
        </w:r>
      </w:del>
      <w:ins w:id="309" w:author="Regina Casanova" w:date="2018-06-18T17:53:00Z">
        <w:r w:rsidR="00E94926">
          <w:t>software</w:t>
        </w:r>
      </w:ins>
      <w:ins w:id="310" w:author="Regina Casanova" w:date="2018-06-18T17:33:00Z">
        <w:r w:rsidR="00A63767">
          <w:t xml:space="preserve"> </w:t>
        </w:r>
      </w:ins>
      <w:r w:rsidR="00630088" w:rsidRPr="00BA156B">
        <w:t>sea utilizado es importante que los gestores de IPRESS vean la necesidad de mejorar.</w:t>
      </w:r>
      <w:r w:rsidR="006746CC" w:rsidRPr="00BA156B">
        <w:t xml:space="preserve"> Opinaron que con este </w:t>
      </w:r>
      <w:del w:id="311" w:author="Regina Casanova" w:date="2018-06-18T17:53:00Z">
        <w:r w:rsidR="006746CC" w:rsidRPr="00BA156B" w:rsidDel="00E94926">
          <w:delText xml:space="preserve">sistema </w:delText>
        </w:r>
      </w:del>
      <w:ins w:id="312" w:author="Regina Casanova" w:date="2018-06-18T17:53:00Z">
        <w:r w:rsidR="00E94926">
          <w:t>software</w:t>
        </w:r>
      </w:ins>
      <w:ins w:id="313" w:author="Regina Casanova" w:date="2018-06-18T17:33:00Z">
        <w:r w:rsidR="00A63767">
          <w:t xml:space="preserve"> </w:t>
        </w:r>
      </w:ins>
      <w:r w:rsidR="006746CC" w:rsidRPr="00BA156B">
        <w:t xml:space="preserve">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w:t>
      </w:r>
      <w:del w:id="314" w:author="Regina Casanova" w:date="2018-06-18T17:53:00Z">
        <w:r w:rsidR="006746CC" w:rsidRPr="00BA156B" w:rsidDel="00E94926">
          <w:delText xml:space="preserve">sistema </w:delText>
        </w:r>
      </w:del>
      <w:ins w:id="315" w:author="Regina Casanova" w:date="2018-06-18T17:53:00Z">
        <w:r w:rsidR="00E94926">
          <w:t>software</w:t>
        </w:r>
      </w:ins>
      <w:ins w:id="316" w:author="Regina Casanova" w:date="2018-06-18T17:33:00Z">
        <w:r w:rsidR="00A63767">
          <w:t xml:space="preserve"> </w:t>
        </w:r>
      </w:ins>
      <w:r w:rsidR="006746CC" w:rsidRPr="00BA156B">
        <w:t xml:space="preserve">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317" w:name="_Toc511166309"/>
      <w:r w:rsidRPr="008D23C7">
        <w:t>Gestores</w:t>
      </w:r>
      <w:r w:rsidR="006746CC" w:rsidRPr="008D23C7">
        <w:t xml:space="preserve"> de IPRESS</w:t>
      </w:r>
      <w:bookmarkEnd w:id="317"/>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2C318A2B"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w:t>
      </w:r>
      <w:del w:id="318" w:author="Regina Casanova" w:date="2018-06-18T17:53:00Z">
        <w:r w:rsidR="00DE453E" w:rsidRPr="00BA156B" w:rsidDel="00E94926">
          <w:delText xml:space="preserve">sistema </w:delText>
        </w:r>
      </w:del>
      <w:ins w:id="319" w:author="Regina Casanova" w:date="2018-06-18T17:53:00Z">
        <w:r w:rsidR="00E94926">
          <w:t>software</w:t>
        </w:r>
      </w:ins>
      <w:ins w:id="320" w:author="Regina Casanova" w:date="2018-06-18T17:33:00Z">
        <w:r w:rsidR="00A63767">
          <w:t xml:space="preserve"> </w:t>
        </w:r>
      </w:ins>
      <w:r w:rsidR="00E87C58" w:rsidRPr="00BA156B">
        <w:t xml:space="preserve">único que también </w:t>
      </w:r>
      <w:ins w:id="321" w:author="Regina Casanova" w:date="2018-06-18T15:30:00Z">
        <w:r w:rsidR="00965288">
          <w:t>reciba</w:t>
        </w:r>
      </w:ins>
      <w:del w:id="322" w:author="Regina Casanova" w:date="2018-06-18T15:30:00Z">
        <w:r w:rsidR="00E87C58" w:rsidRPr="00BA156B" w:rsidDel="00965288">
          <w:delText>permita</w:delText>
        </w:r>
      </w:del>
      <w:r w:rsidR="00E87C58" w:rsidRPr="00BA156B">
        <w:t xml:space="preserve">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 xml:space="preserve">“Lo que Ud. está buscando </w:t>
      </w:r>
      <w:proofErr w:type="spellStart"/>
      <w:r w:rsidRPr="008D23C7">
        <w:t>operativizar</w:t>
      </w:r>
      <w:proofErr w:type="spellEnd"/>
      <w:r w:rsidRPr="008D23C7">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323" w:name="_Toc511166310"/>
      <w:r w:rsidRPr="008D23C7">
        <w:t>Ciudadanos</w:t>
      </w:r>
      <w:bookmarkEnd w:id="323"/>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58E37D6D"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t>
      </w:r>
      <w:del w:id="324" w:author="Regina Casanova" w:date="2018-06-18T17:53:00Z">
        <w:r w:rsidRPr="00BA156B" w:rsidDel="00E94926">
          <w:delText xml:space="preserve">sistema </w:delText>
        </w:r>
      </w:del>
      <w:ins w:id="325" w:author="Regina Casanova" w:date="2018-06-18T17:53:00Z">
        <w:r w:rsidR="00E94926">
          <w:t>software</w:t>
        </w:r>
      </w:ins>
      <w:ins w:id="326" w:author="Regina Casanova" w:date="2018-06-18T17:34:00Z">
        <w:r w:rsidR="00A63767">
          <w:t xml:space="preserve"> </w:t>
        </w:r>
      </w:ins>
      <w:r w:rsidRPr="00BA156B">
        <w:t>tenga la importancia debida y ayude a mostrar mejoras dentro de</w:t>
      </w:r>
      <w:ins w:id="327" w:author="Regina Casanova" w:date="2018-06-18T16:43:00Z">
        <w:r w:rsidR="00EF06FE">
          <w:t xml:space="preserve"> la red </w:t>
        </w:r>
      </w:ins>
      <w:ins w:id="328" w:author="Regina Casanova" w:date="2018-06-18T23:47:00Z">
        <w:r w:rsidR="00F86F08">
          <w:t xml:space="preserve">de establecimientos de salud del </w:t>
        </w:r>
      </w:ins>
      <w:ins w:id="329" w:author="Regina Casanova" w:date="2018-06-18T16:43:00Z">
        <w:r w:rsidR="00EF06FE">
          <w:t>MINSA</w:t>
        </w:r>
      </w:ins>
      <w:del w:id="330" w:author="Regina Casanova" w:date="2018-06-18T16:43:00Z">
        <w:r w:rsidRPr="00BA156B" w:rsidDel="00EF06FE">
          <w:delText>l sistema de salud</w:delText>
        </w:r>
      </w:del>
      <w:r w:rsidRPr="00BA156B">
        <w:t xml:space="preserve">;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10AEA05"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t>
      </w:r>
      <w:del w:id="331" w:author="Regina Casanova" w:date="2018-06-18T17:53:00Z">
        <w:r w:rsidRPr="00BA156B" w:rsidDel="00E94926">
          <w:delText>sistema</w:delText>
        </w:r>
      </w:del>
      <w:ins w:id="332" w:author="Regina Casanova" w:date="2018-06-18T17:53:00Z">
        <w:r w:rsidR="00E94926">
          <w:t>software</w:t>
        </w:r>
      </w:ins>
      <w:r w:rsidRPr="00BA156B">
        <w: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t>
      </w:r>
      <w:del w:id="333" w:author="Regina Casanova" w:date="2018-06-18T17:53:00Z">
        <w:r w:rsidRPr="00BA156B" w:rsidDel="00E94926">
          <w:delText>sistema</w:delText>
        </w:r>
      </w:del>
      <w:ins w:id="334" w:author="Regina Casanova" w:date="2018-06-18T17:53:00Z">
        <w:r w:rsidR="00E94926">
          <w:t>software</w:t>
        </w:r>
      </w:ins>
      <w:r w:rsidRPr="00BA156B">
        <w:t xml:space="preserve">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1185A689"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w:t>
      </w:r>
      <w:del w:id="335" w:author="Regina Casanova" w:date="2018-06-18T17:53:00Z">
        <w:r w:rsidRPr="00BA156B" w:rsidDel="00E94926">
          <w:delText>sistema</w:delText>
        </w:r>
      </w:del>
      <w:ins w:id="336" w:author="Regina Casanova" w:date="2018-06-18T17:53:00Z">
        <w:r w:rsidR="00E94926">
          <w:t>software</w:t>
        </w:r>
      </w:ins>
      <w:r w:rsidRPr="00BA156B">
        <w:t xml:space="preserve">, solo 2 entrevistados dijeron de que sería mejor que se manejara solo como ‘Reclamos’ pero otros entrevistados resaltaron la importancia de no solo mostrar las cosas negativas. </w:t>
      </w:r>
    </w:p>
    <w:p w14:paraId="42D6BD7C" w14:textId="40934804" w:rsidR="00A0375B" w:rsidRPr="008D23C7" w:rsidRDefault="00A0375B" w:rsidP="008D23C7">
      <w:pPr>
        <w:pStyle w:val="Ttulo3"/>
      </w:pPr>
      <w:bookmarkStart w:id="337" w:name="_Toc511166311"/>
      <w:r w:rsidRPr="008D23C7">
        <w:t>Tabla</w:t>
      </w:r>
      <w:ins w:id="338" w:author="Regina Casanova" w:date="2018-06-18T16:35:00Z">
        <w:r w:rsidR="005C0CEB">
          <w:t>s</w:t>
        </w:r>
      </w:ins>
      <w:r w:rsidRPr="008D23C7">
        <w:t xml:space="preserve"> de hallazgos resaltantes</w:t>
      </w:r>
      <w:bookmarkEnd w:id="337"/>
      <w:r w:rsidR="001C33EF" w:rsidRPr="008D23C7">
        <w:t xml:space="preserve"> </w:t>
      </w:r>
    </w:p>
    <w:p w14:paraId="28DFFC51" w14:textId="41C5B551" w:rsidR="00EA0533" w:rsidRDefault="00A0375B" w:rsidP="008D23C7">
      <w:pPr>
        <w:pStyle w:val="Texto"/>
        <w:rPr>
          <w:ins w:id="339"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340" w:author="Regina Casanova" w:date="2018-06-18T15:42:00Z"/>
        </w:rPr>
        <w:pPrChange w:id="341" w:author="Regina Casanova" w:date="2018-06-18T16:36:00Z">
          <w:pPr>
            <w:pStyle w:val="Texto"/>
          </w:pPr>
        </w:pPrChange>
      </w:pPr>
      <w:ins w:id="342" w:author="Regina Casanova" w:date="2018-06-18T15:42:00Z">
        <w:r>
          <w:t xml:space="preserve">Objetivos a cumplir dentro del </w:t>
        </w:r>
      </w:ins>
      <w:ins w:id="343" w:author="Regina Casanova" w:date="2018-06-18T17:53:00Z">
        <w:r w:rsidR="00E94926">
          <w:t>software</w:t>
        </w:r>
      </w:ins>
      <w:ins w:id="344"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345" w:author="Regina Casanova" w:date="2018-06-18T15:42:00Z"/>
        </w:trPr>
        <w:tc>
          <w:tcPr>
            <w:tcW w:w="3960" w:type="dxa"/>
            <w:vMerge w:val="restart"/>
          </w:tcPr>
          <w:p w14:paraId="4075B9D9" w14:textId="7FA9ADAF" w:rsidR="00F46AAA" w:rsidRDefault="00F46AAA" w:rsidP="008D23C7">
            <w:pPr>
              <w:pStyle w:val="Texto"/>
              <w:rPr>
                <w:ins w:id="346" w:author="Regina Casanova" w:date="2018-06-18T15:42:00Z"/>
              </w:rPr>
            </w:pPr>
            <w:ins w:id="347" w:author="Regina Casanova" w:date="2018-06-18T15:42:00Z">
              <w:r>
                <w:t>Personal de SUSALUD</w:t>
              </w:r>
            </w:ins>
          </w:p>
        </w:tc>
        <w:tc>
          <w:tcPr>
            <w:tcW w:w="3961" w:type="dxa"/>
          </w:tcPr>
          <w:p w14:paraId="7F679AA3" w14:textId="4301A913" w:rsidR="00F46AAA" w:rsidRDefault="00F46AAA" w:rsidP="00F46AAA">
            <w:pPr>
              <w:pStyle w:val="Texto"/>
              <w:rPr>
                <w:ins w:id="348" w:author="Regina Casanova" w:date="2018-06-18T15:42:00Z"/>
              </w:rPr>
            </w:pPr>
            <w:ins w:id="349"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350"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351"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352"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353"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354" w:author="Regina Casanova" w:date="2018-06-18T15:45:00Z">
              <w:r>
                <w:t>Acortar procesos de resolución de reclamos.</w:t>
              </w:r>
            </w:ins>
          </w:p>
        </w:tc>
      </w:tr>
      <w:tr w:rsidR="00F46AAA" w14:paraId="1282B97B" w14:textId="77777777" w:rsidTr="00F46AAA">
        <w:trPr>
          <w:trHeight w:val="576"/>
          <w:ins w:id="355" w:author="Regina Casanova" w:date="2018-06-18T15:42:00Z"/>
        </w:trPr>
        <w:tc>
          <w:tcPr>
            <w:tcW w:w="3960" w:type="dxa"/>
            <w:vMerge w:val="restart"/>
          </w:tcPr>
          <w:p w14:paraId="6F15F2D3" w14:textId="5D98DC36" w:rsidR="00F46AAA" w:rsidRDefault="00F46AAA" w:rsidP="00F46AAA">
            <w:pPr>
              <w:pStyle w:val="Texto"/>
              <w:rPr>
                <w:ins w:id="356" w:author="Regina Casanova" w:date="2018-06-18T15:42:00Z"/>
              </w:rPr>
            </w:pPr>
            <w:ins w:id="357" w:author="Regina Casanova" w:date="2018-06-18T15:42:00Z">
              <w:r>
                <w:t>Gestores de IPRESS</w:t>
              </w:r>
            </w:ins>
          </w:p>
        </w:tc>
        <w:tc>
          <w:tcPr>
            <w:tcW w:w="3961" w:type="dxa"/>
          </w:tcPr>
          <w:p w14:paraId="381180B0" w14:textId="60D7E429" w:rsidR="00F46AAA" w:rsidRDefault="00F46AAA" w:rsidP="00F46AAA">
            <w:pPr>
              <w:pStyle w:val="Texto"/>
              <w:rPr>
                <w:ins w:id="358" w:author="Regina Casanova" w:date="2018-06-18T15:42:00Z"/>
              </w:rPr>
            </w:pPr>
            <w:ins w:id="359"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360"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361"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362"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363"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364" w:author="Regina Casanova" w:date="2018-06-18T15:47:00Z">
              <w:r>
                <w:t>Visualizar pasos realizados para resolución de reclamos anteriores.</w:t>
              </w:r>
            </w:ins>
          </w:p>
        </w:tc>
      </w:tr>
      <w:tr w:rsidR="00797ADC" w14:paraId="39B213AD" w14:textId="77777777" w:rsidTr="00797ADC">
        <w:trPr>
          <w:trHeight w:val="516"/>
          <w:ins w:id="365" w:author="Regina Casanova" w:date="2018-06-18T15:42:00Z"/>
        </w:trPr>
        <w:tc>
          <w:tcPr>
            <w:tcW w:w="3960" w:type="dxa"/>
            <w:vMerge w:val="restart"/>
          </w:tcPr>
          <w:p w14:paraId="3C12597C" w14:textId="4C44DFC7" w:rsidR="00797ADC" w:rsidRDefault="00797ADC" w:rsidP="00F46AAA">
            <w:pPr>
              <w:pStyle w:val="Texto"/>
              <w:rPr>
                <w:ins w:id="366" w:author="Regina Casanova" w:date="2018-06-18T15:42:00Z"/>
              </w:rPr>
            </w:pPr>
            <w:ins w:id="367" w:author="Regina Casanova" w:date="2018-06-18T15:42:00Z">
              <w:r>
                <w:lastRenderedPageBreak/>
                <w:t>Ciudadanos</w:t>
              </w:r>
            </w:ins>
          </w:p>
        </w:tc>
        <w:tc>
          <w:tcPr>
            <w:tcW w:w="3961" w:type="dxa"/>
          </w:tcPr>
          <w:p w14:paraId="26FFAD8F" w14:textId="6B50291C" w:rsidR="00797ADC" w:rsidRDefault="0015231C" w:rsidP="00F46AAA">
            <w:pPr>
              <w:pStyle w:val="Texto"/>
              <w:rPr>
                <w:ins w:id="368" w:author="Regina Casanova" w:date="2018-06-18T15:42:00Z"/>
              </w:rPr>
            </w:pPr>
            <w:ins w:id="369"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370"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371"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372"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373"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374" w:author="Regina Casanova" w:date="2018-06-18T16:31:00Z">
              <w:r>
                <w:t>Cambiar percepción de reclamos de un fastidio al reflejo de la atenci</w:t>
              </w:r>
            </w:ins>
            <w:ins w:id="375"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376"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377" w:author="Regina Casanova" w:date="2018-06-18T16:33:00Z"/>
          <w:sz w:val="22"/>
          <w:rPrChange w:id="378" w:author="Regina Casanova" w:date="2018-06-18T16:33:00Z">
            <w:rPr>
              <w:ins w:id="379" w:author="Regina Casanova" w:date="2018-06-18T16:33:00Z"/>
            </w:rPr>
          </w:rPrChange>
        </w:rPr>
      </w:pPr>
      <w:ins w:id="380" w:author="Regina Casanova" w:date="2018-06-18T16:33:00Z">
        <w:r w:rsidRPr="00F305B6">
          <w:rPr>
            <w:sz w:val="22"/>
          </w:rPr>
          <w:t xml:space="preserve">Tabla Nº </w:t>
        </w:r>
      </w:ins>
      <w:ins w:id="381" w:author="Regina Casanova" w:date="2018-06-18T16:57:00Z">
        <w:r>
          <w:rPr>
            <w:sz w:val="22"/>
          </w:rPr>
          <w:t>2</w:t>
        </w:r>
      </w:ins>
      <w:ins w:id="382" w:author="Regina Casanova" w:date="2018-06-18T16:33:00Z">
        <w:r w:rsidR="005C0CEB" w:rsidRPr="005C0CEB">
          <w:rPr>
            <w:sz w:val="22"/>
            <w:rPrChange w:id="383" w:author="Regina Casanova" w:date="2018-06-18T16:33:00Z">
              <w:rPr/>
            </w:rPrChange>
          </w:rPr>
          <w:t xml:space="preserve">. Tabla de hallazgos </w:t>
        </w:r>
      </w:ins>
      <w:ins w:id="384" w:author="Regina Casanova" w:date="2018-06-18T16:34:00Z">
        <w:r w:rsidR="005C0CEB">
          <w:rPr>
            <w:sz w:val="22"/>
          </w:rPr>
          <w:t>objetivos</w:t>
        </w:r>
      </w:ins>
      <w:ins w:id="385" w:author="Regina Casanova" w:date="2018-06-18T16:33:00Z">
        <w:r w:rsidR="005C0CEB" w:rsidRPr="005C0CEB">
          <w:rPr>
            <w:sz w:val="22"/>
          </w:rPr>
          <w:t xml:space="preserve"> encontrad</w:t>
        </w:r>
      </w:ins>
      <w:ins w:id="386" w:author="Regina Casanova" w:date="2018-06-18T16:34:00Z">
        <w:r w:rsidR="005C0CEB">
          <w:rPr>
            <w:sz w:val="22"/>
          </w:rPr>
          <w:t>o</w:t>
        </w:r>
      </w:ins>
      <w:ins w:id="387" w:author="Regina Casanova" w:date="2018-06-18T16:33:00Z">
        <w:r w:rsidR="005C0CEB" w:rsidRPr="005C0CEB">
          <w:rPr>
            <w:sz w:val="22"/>
            <w:rPrChange w:id="388" w:author="Regina Casanova" w:date="2018-06-18T16:33:00Z">
              <w:rPr/>
            </w:rPrChange>
          </w:rPr>
          <w:t>s por tipo de usuario.</w:t>
        </w:r>
      </w:ins>
    </w:p>
    <w:p w14:paraId="493AEAB7" w14:textId="3BF9EEDA" w:rsidR="00F46AAA" w:rsidRDefault="0015231C" w:rsidP="005C0CEB">
      <w:pPr>
        <w:pStyle w:val="Ttulo4"/>
        <w:rPr>
          <w:ins w:id="389" w:author="Regina Casanova" w:date="2018-06-18T15:47:00Z"/>
        </w:rPr>
        <w:pPrChange w:id="390" w:author="Regina Casanova" w:date="2018-06-18T16:36:00Z">
          <w:pPr>
            <w:pStyle w:val="Texto"/>
          </w:pPr>
        </w:pPrChange>
      </w:pPr>
      <w:ins w:id="391" w:author="Regina Casanova" w:date="2018-06-18T16:29:00Z">
        <w:r>
          <w:lastRenderedPageBreak/>
          <w:t>Desafíos</w:t>
        </w:r>
      </w:ins>
      <w:ins w:id="392"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393" w:author="Regina Casanova" w:date="2018-06-18T15:47:00Z"/>
        </w:trPr>
        <w:tc>
          <w:tcPr>
            <w:tcW w:w="3960" w:type="dxa"/>
            <w:vMerge w:val="restart"/>
          </w:tcPr>
          <w:p w14:paraId="2E50C7E1" w14:textId="73778B3A" w:rsidR="00F46AAA" w:rsidRDefault="00F46AAA" w:rsidP="008D23C7">
            <w:pPr>
              <w:pStyle w:val="Texto"/>
              <w:rPr>
                <w:ins w:id="394" w:author="Regina Casanova" w:date="2018-06-18T15:47:00Z"/>
              </w:rPr>
            </w:pPr>
            <w:ins w:id="395" w:author="Regina Casanova" w:date="2018-06-18T15:49:00Z">
              <w:r>
                <w:t>Personal de SUSALUD</w:t>
              </w:r>
            </w:ins>
          </w:p>
        </w:tc>
        <w:tc>
          <w:tcPr>
            <w:tcW w:w="3961" w:type="dxa"/>
          </w:tcPr>
          <w:p w14:paraId="6C10C8DE" w14:textId="002524AC" w:rsidR="00F46AAA" w:rsidRDefault="00F46AAA" w:rsidP="008D23C7">
            <w:pPr>
              <w:pStyle w:val="Texto"/>
              <w:rPr>
                <w:ins w:id="396" w:author="Regina Casanova" w:date="2018-06-18T15:47:00Z"/>
              </w:rPr>
            </w:pPr>
            <w:ins w:id="397"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398"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399"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400" w:author="Regina Casanova" w:date="2018-06-18T15:50:00Z">
              <w:r>
                <w:t xml:space="preserve">No hay procedimientos claros sobre </w:t>
              </w:r>
            </w:ins>
            <w:ins w:id="401" w:author="Regina Casanova" w:date="2018-06-18T15:51:00Z">
              <w:r>
                <w:t>cómo</w:t>
              </w:r>
            </w:ins>
            <w:ins w:id="402" w:author="Regina Casanova" w:date="2018-06-18T15:50:00Z">
              <w:r>
                <w:t xml:space="preserve"> </w:t>
              </w:r>
            </w:ins>
            <w:ins w:id="403" w:author="Regina Casanova" w:date="2018-06-18T15:51:00Z">
              <w:r>
                <w:t>reaccionar para</w:t>
              </w:r>
            </w:ins>
            <w:ins w:id="404"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405" w:author="Regina Casanova" w:date="2018-06-18T15:52:00Z">
              <w:r>
                <w:t>Reclamos son vistos como trabas u ofensas hacia el personal prestador de salud.</w:t>
              </w:r>
            </w:ins>
          </w:p>
        </w:tc>
      </w:tr>
      <w:tr w:rsidR="000E7F05" w14:paraId="7E61175E" w14:textId="77777777" w:rsidTr="00F46AAA">
        <w:trPr>
          <w:trHeight w:val="576"/>
          <w:ins w:id="406" w:author="Regina Casanova" w:date="2018-06-18T15:47:00Z"/>
        </w:trPr>
        <w:tc>
          <w:tcPr>
            <w:tcW w:w="3960" w:type="dxa"/>
            <w:vMerge w:val="restart"/>
          </w:tcPr>
          <w:p w14:paraId="4E0037E8" w14:textId="4C25208A" w:rsidR="000E7F05" w:rsidRDefault="000E7F05" w:rsidP="008D23C7">
            <w:pPr>
              <w:pStyle w:val="Texto"/>
              <w:rPr>
                <w:ins w:id="407" w:author="Regina Casanova" w:date="2018-06-18T15:47:00Z"/>
              </w:rPr>
            </w:pPr>
            <w:ins w:id="408" w:author="Regina Casanova" w:date="2018-06-18T15:49:00Z">
              <w:r>
                <w:t>Gestores de IPRESS</w:t>
              </w:r>
            </w:ins>
          </w:p>
        </w:tc>
        <w:tc>
          <w:tcPr>
            <w:tcW w:w="3961" w:type="dxa"/>
          </w:tcPr>
          <w:p w14:paraId="796DA508" w14:textId="310CB23E" w:rsidR="000E7F05" w:rsidRDefault="000E7F05" w:rsidP="008D23C7">
            <w:pPr>
              <w:pStyle w:val="Texto"/>
              <w:rPr>
                <w:ins w:id="409" w:author="Regina Casanova" w:date="2018-06-18T15:47:00Z"/>
              </w:rPr>
            </w:pPr>
            <w:ins w:id="410"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411"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412"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413"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414"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415" w:author="Regina Casanova" w:date="2018-06-18T15:56:00Z">
              <w:r>
                <w:t>Resolución de reclamos de manera aislada y sin identificaci</w:t>
              </w:r>
            </w:ins>
            <w:ins w:id="416" w:author="Regina Casanova" w:date="2018-06-18T15:57:00Z">
              <w:r>
                <w:t>ón del problema en trasfondo.</w:t>
              </w:r>
            </w:ins>
          </w:p>
        </w:tc>
      </w:tr>
      <w:tr w:rsidR="0015231C" w14:paraId="02F8D784" w14:textId="77777777" w:rsidTr="0015231C">
        <w:trPr>
          <w:trHeight w:val="531"/>
          <w:ins w:id="417" w:author="Regina Casanova" w:date="2018-06-18T15:47:00Z"/>
        </w:trPr>
        <w:tc>
          <w:tcPr>
            <w:tcW w:w="3960" w:type="dxa"/>
            <w:vMerge w:val="restart"/>
          </w:tcPr>
          <w:p w14:paraId="6DCA6DE7" w14:textId="475E1A56" w:rsidR="0015231C" w:rsidRDefault="0015231C" w:rsidP="008D23C7">
            <w:pPr>
              <w:pStyle w:val="Texto"/>
              <w:rPr>
                <w:ins w:id="418" w:author="Regina Casanova" w:date="2018-06-18T15:47:00Z"/>
              </w:rPr>
            </w:pPr>
            <w:ins w:id="419" w:author="Regina Casanova" w:date="2018-06-18T15:49:00Z">
              <w:r>
                <w:t>Ciudadanos</w:t>
              </w:r>
            </w:ins>
          </w:p>
        </w:tc>
        <w:tc>
          <w:tcPr>
            <w:tcW w:w="3961" w:type="dxa"/>
          </w:tcPr>
          <w:p w14:paraId="09E72165" w14:textId="7BBDF1FD" w:rsidR="0015231C" w:rsidRDefault="0015231C" w:rsidP="008D23C7">
            <w:pPr>
              <w:pStyle w:val="Texto"/>
              <w:rPr>
                <w:ins w:id="420" w:author="Regina Casanova" w:date="2018-06-18T15:47:00Z"/>
              </w:rPr>
            </w:pPr>
            <w:ins w:id="421" w:author="Regina Casanova" w:date="2018-06-18T16:26:00Z">
              <w:r>
                <w:t xml:space="preserve">Personas no proclives al uso de </w:t>
              </w:r>
            </w:ins>
            <w:ins w:id="422" w:author="Regina Casanova" w:date="2018-06-18T16:27:00Z">
              <w:r>
                <w:t>tecnología</w:t>
              </w:r>
            </w:ins>
            <w:ins w:id="423"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424"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425"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426" w:author="Regina Casanova" w:date="2018-06-18T16:29:00Z">
              <w:r>
                <w:t>Falta de</w:t>
              </w:r>
            </w:ins>
            <w:ins w:id="427" w:author="Regina Casanova" w:date="2018-06-18T16:27:00Z">
              <w:r>
                <w:t xml:space="preserve"> capacidad de decisi</w:t>
              </w:r>
            </w:ins>
            <w:ins w:id="428" w:author="Regina Casanova" w:date="2018-06-18T16:28:00Z">
              <w:r>
                <w:t xml:space="preserve">ón y de </w:t>
              </w:r>
            </w:ins>
            <w:ins w:id="429" w:author="Regina Casanova" w:date="2018-06-18T16:29:00Z">
              <w:r>
                <w:t>autonomía</w:t>
              </w:r>
            </w:ins>
            <w:ins w:id="430"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431"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432"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433" w:author="Regina Casanova" w:date="2018-06-18T16:33:00Z"/>
        </w:trPr>
        <w:tc>
          <w:tcPr>
            <w:tcW w:w="1736" w:type="dxa"/>
          </w:tcPr>
          <w:p w14:paraId="33DF7D81" w14:textId="3A553043" w:rsidR="00EA0533" w:rsidRPr="008D23C7" w:rsidDel="005C0CEB" w:rsidRDefault="00EA0533" w:rsidP="008D23C7">
            <w:pPr>
              <w:pStyle w:val="Texto"/>
              <w:rPr>
                <w:del w:id="434" w:author="Regina Casanova" w:date="2018-06-18T16:33:00Z"/>
                <w:b/>
              </w:rPr>
            </w:pPr>
          </w:p>
        </w:tc>
        <w:tc>
          <w:tcPr>
            <w:tcW w:w="2526" w:type="dxa"/>
          </w:tcPr>
          <w:p w14:paraId="1FDE7BAE" w14:textId="7129505B" w:rsidR="00EA0533" w:rsidRPr="008D23C7" w:rsidDel="005C0CEB" w:rsidRDefault="00EA0533" w:rsidP="008D23C7">
            <w:pPr>
              <w:pStyle w:val="Texto"/>
              <w:rPr>
                <w:del w:id="435" w:author="Regina Casanova" w:date="2018-06-18T16:33:00Z"/>
                <w:b/>
              </w:rPr>
            </w:pPr>
            <w:del w:id="436"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437" w:author="Regina Casanova" w:date="2018-06-18T16:33:00Z"/>
                <w:b/>
              </w:rPr>
            </w:pPr>
            <w:del w:id="438"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439" w:author="Regina Casanova" w:date="2018-06-18T16:33:00Z"/>
                <w:b/>
              </w:rPr>
            </w:pPr>
            <w:del w:id="440" w:author="Regina Casanova" w:date="2018-06-18T16:33:00Z">
              <w:r w:rsidRPr="008D23C7" w:rsidDel="005C0CEB">
                <w:rPr>
                  <w:b/>
                </w:rPr>
                <w:delText>Ciudadanos</w:delText>
              </w:r>
            </w:del>
          </w:p>
        </w:tc>
      </w:tr>
      <w:tr w:rsidR="00EB6C92" w:rsidRPr="00BA156B" w:rsidDel="005C0CEB" w14:paraId="39829CB1" w14:textId="771A66DA" w:rsidTr="000E179A">
        <w:trPr>
          <w:del w:id="441" w:author="Regina Casanova" w:date="2018-06-18T16:33:00Z"/>
        </w:trPr>
        <w:tc>
          <w:tcPr>
            <w:tcW w:w="1736" w:type="dxa"/>
          </w:tcPr>
          <w:p w14:paraId="359CF0A6" w14:textId="332DB77D" w:rsidR="00EA0533" w:rsidRPr="008D23C7" w:rsidDel="005C0CEB" w:rsidRDefault="00EA0533" w:rsidP="008D23C7">
            <w:pPr>
              <w:pStyle w:val="Texto"/>
              <w:rPr>
                <w:del w:id="442" w:author="Regina Casanova" w:date="2018-06-18T16:33:00Z"/>
                <w:b/>
              </w:rPr>
            </w:pPr>
            <w:del w:id="443"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444" w:author="Regina Casanova" w:date="2018-06-18T16:33:00Z"/>
              </w:rPr>
              <w:pPrChange w:id="445" w:author="Regina Casanova" w:date="2018-06-18T13:42:00Z">
                <w:pPr>
                  <w:pStyle w:val="Texto"/>
                </w:pPr>
              </w:pPrChange>
            </w:pPr>
            <w:del w:id="446"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447" w:author="Regina Casanova" w:date="2018-06-18T15:44:00Z"/>
              </w:rPr>
              <w:pPrChange w:id="448" w:author="Regina Casanova" w:date="2018-06-18T13:42:00Z">
                <w:pPr>
                  <w:pStyle w:val="Texto"/>
                </w:pPr>
              </w:pPrChange>
            </w:pPr>
            <w:del w:id="449"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450" w:author="Regina Casanova" w:date="2018-06-18T15:45:00Z"/>
              </w:rPr>
              <w:pPrChange w:id="451" w:author="Regina Casanova" w:date="2018-06-18T13:42:00Z">
                <w:pPr>
                  <w:pStyle w:val="Texto"/>
                </w:pPr>
              </w:pPrChange>
            </w:pPr>
            <w:del w:id="452"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453" w:author="Regina Casanova" w:date="2018-06-18T13:39:00Z"/>
              </w:rPr>
            </w:pPr>
            <w:del w:id="454"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455" w:author="Regina Casanova" w:date="2018-06-18T13:39:00Z"/>
              </w:rPr>
            </w:pPr>
            <w:del w:id="456"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457" w:author="Regina Casanova" w:date="2018-06-18T16:33:00Z"/>
              </w:rPr>
            </w:pPr>
            <w:del w:id="458"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459" w:author="Regina Casanova" w:date="2018-06-18T15:31:00Z"/>
              </w:rPr>
            </w:pPr>
            <w:del w:id="460"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461" w:author="Regina Casanova" w:date="2018-06-18T15:31:00Z"/>
              </w:rPr>
            </w:pPr>
            <w:del w:id="462"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463" w:author="Regina Casanova" w:date="2018-06-18T16:33:00Z"/>
              </w:rPr>
            </w:pPr>
          </w:p>
        </w:tc>
        <w:tc>
          <w:tcPr>
            <w:tcW w:w="2108" w:type="dxa"/>
          </w:tcPr>
          <w:p w14:paraId="0A835752" w14:textId="138C227B" w:rsidR="00EA0533" w:rsidRPr="00BA156B" w:rsidDel="005C0CEB" w:rsidRDefault="00EA0533" w:rsidP="008D23C7">
            <w:pPr>
              <w:pStyle w:val="Texto"/>
              <w:rPr>
                <w:del w:id="464" w:author="Regina Casanova" w:date="2018-06-18T16:33:00Z"/>
              </w:rPr>
            </w:pPr>
            <w:del w:id="465"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466" w:author="Regina Casanova" w:date="2018-06-18T16:33:00Z"/>
              </w:rPr>
            </w:pPr>
            <w:del w:id="467"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468" w:author="Regina Casanova" w:date="2018-06-18T16:33:00Z"/>
              </w:rPr>
            </w:pPr>
            <w:del w:id="469"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470" w:author="Regina Casanova" w:date="2018-06-18T16:33:00Z"/>
              </w:rPr>
            </w:pPr>
            <w:del w:id="471"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472" w:author="Regina Casanova" w:date="2018-06-18T16:33:00Z"/>
              </w:rPr>
            </w:pPr>
          </w:p>
        </w:tc>
      </w:tr>
      <w:tr w:rsidR="00EB6C92" w:rsidRPr="00BA156B" w:rsidDel="005C0CEB" w14:paraId="4FED506D" w14:textId="0D17049C" w:rsidTr="000E179A">
        <w:trPr>
          <w:del w:id="473" w:author="Regina Casanova" w:date="2018-06-18T16:33:00Z"/>
        </w:trPr>
        <w:tc>
          <w:tcPr>
            <w:tcW w:w="1736" w:type="dxa"/>
          </w:tcPr>
          <w:p w14:paraId="62C20C5D" w14:textId="4AE8C217" w:rsidR="00EA0533" w:rsidRPr="008D23C7" w:rsidDel="005C0CEB" w:rsidRDefault="00EA0533" w:rsidP="008D23C7">
            <w:pPr>
              <w:pStyle w:val="Texto"/>
              <w:rPr>
                <w:del w:id="474" w:author="Regina Casanova" w:date="2018-06-18T16:33:00Z"/>
                <w:b/>
              </w:rPr>
            </w:pPr>
            <w:del w:id="475"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476" w:author="Regina Casanova" w:date="2018-06-18T16:33:00Z"/>
              </w:rPr>
            </w:pPr>
            <w:del w:id="477"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478" w:author="Regina Casanova" w:date="2018-06-18T16:33:00Z"/>
              </w:rPr>
            </w:pPr>
            <w:del w:id="479"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480" w:author="Regina Casanova" w:date="2018-06-18T16:33:00Z"/>
              </w:rPr>
            </w:pPr>
            <w:del w:id="481"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482" w:author="Regina Casanova" w:date="2018-06-18T16:33:00Z"/>
              </w:rPr>
            </w:pPr>
            <w:del w:id="483"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484" w:author="Regina Casanova" w:date="2018-06-18T16:33:00Z"/>
              </w:rPr>
            </w:pPr>
            <w:del w:id="485"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486" w:author="Regina Casanova" w:date="2018-06-18T16:33:00Z"/>
              </w:rPr>
            </w:pPr>
            <w:del w:id="487"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488" w:author="Regina Casanova" w:date="2018-06-18T16:33:00Z"/>
              </w:rPr>
            </w:pPr>
            <w:del w:id="489"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490" w:author="Regina Casanova" w:date="2018-06-18T16:33:00Z"/>
              </w:rPr>
            </w:pPr>
            <w:del w:id="491"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492" w:author="Regina Casanova" w:date="2018-06-18T16:33:00Z"/>
              </w:rPr>
            </w:pPr>
            <w:del w:id="493"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494" w:author="Regina Casanova" w:date="2018-06-18T16:33:00Z"/>
              </w:rPr>
            </w:pPr>
            <w:del w:id="495"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496" w:author="Regina Casanova" w:date="2018-06-18T16:33:00Z"/>
              </w:rPr>
            </w:pPr>
          </w:p>
        </w:tc>
        <w:tc>
          <w:tcPr>
            <w:tcW w:w="2108" w:type="dxa"/>
          </w:tcPr>
          <w:p w14:paraId="5258A37C" w14:textId="3BAB7939" w:rsidR="00EA0533" w:rsidRPr="00BA156B" w:rsidDel="005C0CEB" w:rsidRDefault="000B5E7F" w:rsidP="008D23C7">
            <w:pPr>
              <w:pStyle w:val="Texto"/>
              <w:rPr>
                <w:del w:id="497" w:author="Regina Casanova" w:date="2018-06-18T16:33:00Z"/>
              </w:rPr>
            </w:pPr>
            <w:del w:id="498"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499" w:author="Regina Casanova" w:date="2018-06-18T16:33:00Z"/>
              </w:rPr>
            </w:pPr>
            <w:del w:id="500"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501" w:author="Regina Casanova" w:date="2018-06-18T16:33:00Z"/>
              </w:rPr>
            </w:pPr>
          </w:p>
        </w:tc>
      </w:tr>
    </w:tbl>
    <w:p w14:paraId="5E334282" w14:textId="15E9D0AF" w:rsidR="00A0375B" w:rsidRPr="005C0CEB" w:rsidRDefault="000E179A" w:rsidP="008D23C7">
      <w:pPr>
        <w:pStyle w:val="Texto"/>
        <w:jc w:val="center"/>
        <w:rPr>
          <w:sz w:val="22"/>
          <w:rPrChange w:id="502" w:author="Regina Casanova" w:date="2018-06-18T16:34:00Z">
            <w:rPr/>
          </w:rPrChange>
        </w:rPr>
      </w:pPr>
      <w:r w:rsidRPr="005C0CEB">
        <w:rPr>
          <w:sz w:val="22"/>
          <w:rPrChange w:id="503" w:author="Regina Casanova" w:date="2018-06-18T16:34:00Z">
            <w:rPr/>
          </w:rPrChange>
        </w:rPr>
        <w:t xml:space="preserve">Tabla Nº </w:t>
      </w:r>
      <w:ins w:id="504" w:author="Regina Casanova" w:date="2018-06-18T16:57:00Z">
        <w:r w:rsidR="00F305B6">
          <w:rPr>
            <w:sz w:val="22"/>
          </w:rPr>
          <w:t>3</w:t>
        </w:r>
      </w:ins>
      <w:del w:id="505" w:author="Regina Casanova" w:date="2018-06-18T16:33:00Z">
        <w:r w:rsidRPr="005C0CEB" w:rsidDel="005C0CEB">
          <w:rPr>
            <w:sz w:val="22"/>
            <w:rPrChange w:id="506" w:author="Regina Casanova" w:date="2018-06-18T16:34:00Z">
              <w:rPr/>
            </w:rPrChange>
          </w:rPr>
          <w:delText>1</w:delText>
        </w:r>
      </w:del>
      <w:r w:rsidRPr="005C0CEB">
        <w:rPr>
          <w:sz w:val="22"/>
          <w:rPrChange w:id="507" w:author="Regina Casanova" w:date="2018-06-18T16:34:00Z">
            <w:rPr/>
          </w:rPrChange>
        </w:rPr>
        <w:t xml:space="preserve">. Tabla de </w:t>
      </w:r>
      <w:r w:rsidR="00A0375B" w:rsidRPr="005C0CEB">
        <w:rPr>
          <w:sz w:val="22"/>
          <w:rPrChange w:id="508" w:author="Regina Casanova" w:date="2018-06-18T16:34:00Z">
            <w:rPr/>
          </w:rPrChange>
        </w:rPr>
        <w:t xml:space="preserve">hallazgos </w:t>
      </w:r>
      <w:ins w:id="509" w:author="Regina Casanova" w:date="2018-06-18T16:33:00Z">
        <w:r w:rsidR="005C0CEB" w:rsidRPr="005C0CEB">
          <w:rPr>
            <w:sz w:val="22"/>
            <w:rPrChange w:id="510" w:author="Regina Casanova" w:date="2018-06-18T16:34:00Z">
              <w:rPr/>
            </w:rPrChange>
          </w:rPr>
          <w:t>desafíos y limitaciones encontradas</w:t>
        </w:r>
      </w:ins>
      <w:del w:id="511" w:author="Regina Casanova" w:date="2018-06-18T16:33:00Z">
        <w:r w:rsidR="00A0375B" w:rsidRPr="005C0CEB" w:rsidDel="005C0CEB">
          <w:rPr>
            <w:sz w:val="22"/>
            <w:rPrChange w:id="512" w:author="Regina Casanova" w:date="2018-06-18T16:34:00Z">
              <w:rPr/>
            </w:rPrChange>
          </w:rPr>
          <w:delText>resaltantes</w:delText>
        </w:r>
      </w:del>
      <w:r w:rsidR="00A0375B" w:rsidRPr="005C0CEB">
        <w:rPr>
          <w:sz w:val="22"/>
          <w:rPrChange w:id="513" w:author="Regina Casanova" w:date="2018-06-18T16:34:00Z">
            <w:rPr/>
          </w:rPrChange>
        </w:rPr>
        <w:t xml:space="preserve"> </w:t>
      </w:r>
      <w:r w:rsidRPr="005C0CEB">
        <w:rPr>
          <w:sz w:val="22"/>
          <w:rPrChange w:id="514" w:author="Regina Casanova" w:date="2018-06-18T16:34:00Z">
            <w:rPr/>
          </w:rPrChange>
        </w:rPr>
        <w:t>por tipo de usuario.</w:t>
      </w:r>
    </w:p>
    <w:p w14:paraId="6F8B580E" w14:textId="77777777" w:rsidR="00820042" w:rsidRPr="008D23C7" w:rsidRDefault="00820042" w:rsidP="008D23C7">
      <w:pPr>
        <w:pStyle w:val="Ttulo3"/>
      </w:pPr>
      <w:bookmarkStart w:id="515" w:name="_Toc511166312"/>
      <w:r w:rsidRPr="008D23C7">
        <w:t>Tabla de requerimientos</w:t>
      </w:r>
      <w:bookmarkEnd w:id="515"/>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516" w:author="Regina Casanova" w:date="2018-06-18T17:53:00Z">
        <w:r w:rsidR="00E47C11" w:rsidRPr="00BA156B" w:rsidDel="00E94926">
          <w:delText>sistema</w:delText>
        </w:r>
        <w:r w:rsidR="00820042" w:rsidRPr="00BA156B" w:rsidDel="00E94926">
          <w:delText xml:space="preserve"> </w:delText>
        </w:r>
      </w:del>
      <w:ins w:id="517" w:author="Regina Casanova" w:date="2018-06-18T17:53:00Z">
        <w:r w:rsidR="00E94926">
          <w:t>software</w:t>
        </w:r>
      </w:ins>
      <w:ins w:id="518"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519" w:author="Regina Casanova" w:date="2018-06-18T17:53:00Z">
        <w:r w:rsidR="006F4488" w:rsidRPr="00BA156B" w:rsidDel="00E94926">
          <w:delText>sistema</w:delText>
        </w:r>
      </w:del>
      <w:ins w:id="520" w:author="Regina Casanova" w:date="2018-06-18T17:53:00Z">
        <w:r w:rsidR="00E94926">
          <w:t>software</w:t>
        </w:r>
      </w:ins>
      <w:r w:rsidR="006F4488" w:rsidRPr="00BA156B">
        <w:t xml:space="preserve"> sin tener que realizar un </w:t>
      </w:r>
      <w:del w:id="521" w:author="Regina Casanova" w:date="2018-06-18T17:53:00Z">
        <w:r w:rsidR="006F4488" w:rsidRPr="00BA156B" w:rsidDel="00E94926">
          <w:delText>sistema</w:delText>
        </w:r>
      </w:del>
      <w:ins w:id="522" w:author="Regina Casanova" w:date="2018-06-18T17:53:00Z">
        <w:r w:rsidR="00E94926">
          <w:t>software</w:t>
        </w:r>
      </w:ins>
      <w:r w:rsidR="006F4488" w:rsidRPr="00BA156B">
        <w:t xml:space="preserve">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523" w:author="Regina Casanova" w:date="2018-06-18T17:53:00Z">
              <w:r w:rsidR="00ED4396" w:rsidRPr="00BA156B" w:rsidDel="00E94926">
                <w:rPr>
                  <w:rFonts w:cs="Times New Roman"/>
                  <w:color w:val="000000"/>
                  <w:lang w:val="es-PE"/>
                </w:rPr>
                <w:delText>sistema</w:delText>
              </w:r>
            </w:del>
            <w:ins w:id="524"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525" w:author="Regina Casanova" w:date="2018-06-18T17:53:00Z">
              <w:r w:rsidR="00ED4396" w:rsidRPr="00BA156B" w:rsidDel="00E94926">
                <w:rPr>
                  <w:rFonts w:cs="Times New Roman"/>
                  <w:color w:val="000000"/>
                  <w:lang w:val="es-PE"/>
                </w:rPr>
                <w:delText>sistema</w:delText>
              </w:r>
            </w:del>
            <w:ins w:id="52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ins w:id="527" w:author="Regina Casanova" w:date="2018-06-18T23:51:00Z">
              <w:r w:rsidR="001D2091">
                <w:rPr>
                  <w:rFonts w:cs="Times New Roman"/>
                  <w:color w:val="000000"/>
                  <w:lang w:val="es-PE"/>
                </w:rPr>
                <w:t xml:space="preserve">que </w:t>
              </w:r>
            </w:ins>
            <w:r w:rsidRPr="00BA156B">
              <w:rPr>
                <w:rFonts w:cs="Times New Roman"/>
                <w:color w:val="000000"/>
                <w:lang w:val="es-PE"/>
              </w:rPr>
              <w:t xml:space="preserve">el </w:t>
            </w:r>
            <w:del w:id="528" w:author="Regina Casanova" w:date="2018-06-18T17:53:00Z">
              <w:r w:rsidRPr="00BA156B" w:rsidDel="00E94926">
                <w:rPr>
                  <w:rFonts w:cs="Times New Roman"/>
                  <w:color w:val="000000"/>
                  <w:lang w:val="es-PE"/>
                </w:rPr>
                <w:delText>sistema</w:delText>
              </w:r>
            </w:del>
            <w:ins w:id="529" w:author="Regina Casanova" w:date="2018-06-18T17:53:00Z">
              <w:r w:rsidR="00E94926">
                <w:rPr>
                  <w:rFonts w:cs="Times New Roman"/>
                  <w:color w:val="000000"/>
                  <w:lang w:val="es-PE"/>
                </w:rPr>
                <w:t>software</w:t>
              </w:r>
            </w:ins>
            <w:r w:rsidRPr="00BA156B">
              <w:rPr>
                <w:rFonts w:cs="Times New Roman"/>
                <w:color w:val="000000"/>
                <w:lang w:val="es-PE"/>
              </w:rPr>
              <w:t xml:space="preserve"> </w:t>
            </w:r>
            <w:ins w:id="530" w:author="Regina Casanova" w:date="2018-06-18T23:51:00Z">
              <w:r w:rsidR="001D2091">
                <w:rPr>
                  <w:rFonts w:cs="Times New Roman"/>
                  <w:color w:val="000000"/>
                  <w:lang w:val="es-PE"/>
                </w:rPr>
                <w:t>tenga</w:t>
              </w:r>
            </w:ins>
            <w:del w:id="531"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ins w:id="532" w:author="Regina Casanova" w:date="2018-06-18T23:51:00Z">
              <w:r w:rsidR="001D2091">
                <w:rPr>
                  <w:rFonts w:cs="Times New Roman"/>
                  <w:color w:val="000000"/>
                  <w:lang w:val="es-PE"/>
                </w:rPr>
                <w:t xml:space="preserve"> y sencillos</w:t>
              </w:r>
            </w:ins>
            <w:r w:rsidRPr="00BA156B">
              <w:rPr>
                <w:rFonts w:cs="Times New Roman"/>
                <w:color w:val="000000"/>
                <w:lang w:val="es-PE"/>
              </w:rPr>
              <w:t xml:space="preserve"> pasos </w:t>
            </w:r>
            <w:del w:id="53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34" w:author="Regina Casanova" w:date="2018-06-18T17:53:00Z">
              <w:r w:rsidR="00ED4396" w:rsidRPr="00BA156B" w:rsidDel="00E94926">
                <w:rPr>
                  <w:rFonts w:cs="Times New Roman"/>
                  <w:color w:val="000000"/>
                  <w:lang w:val="es-PE"/>
                </w:rPr>
                <w:delText xml:space="preserve">sistema </w:delText>
              </w:r>
            </w:del>
            <w:ins w:id="535" w:author="Regina Casanova" w:date="2018-06-18T17:53:00Z">
              <w:r w:rsidR="00E94926">
                <w:rPr>
                  <w:rFonts w:cs="Times New Roman"/>
                  <w:color w:val="000000"/>
                  <w:lang w:val="es-PE"/>
                </w:rPr>
                <w:t>software</w:t>
              </w:r>
            </w:ins>
            <w:ins w:id="536"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37" w:author="Regina Casanova" w:date="2018-06-18T17:53:00Z">
              <w:r w:rsidR="00ED4396" w:rsidRPr="00BA156B" w:rsidDel="00E94926">
                <w:rPr>
                  <w:rFonts w:cs="Times New Roman"/>
                  <w:color w:val="000000"/>
                  <w:lang w:val="es-PE"/>
                </w:rPr>
                <w:delText>sistema</w:delText>
              </w:r>
            </w:del>
            <w:ins w:id="538"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39" w:author="Regina Casanova" w:date="2018-06-18T17:53:00Z">
              <w:r w:rsidR="00ED4396" w:rsidRPr="00BA156B" w:rsidDel="00E94926">
                <w:rPr>
                  <w:rFonts w:cs="Times New Roman"/>
                  <w:color w:val="000000"/>
                  <w:lang w:val="es-PE"/>
                </w:rPr>
                <w:delText xml:space="preserve">sistema </w:delText>
              </w:r>
            </w:del>
            <w:ins w:id="540" w:author="Regina Casanova" w:date="2018-06-18T17:53:00Z">
              <w:r w:rsidR="00E94926">
                <w:rPr>
                  <w:rFonts w:cs="Times New Roman"/>
                  <w:color w:val="000000"/>
                  <w:lang w:val="es-PE"/>
                </w:rPr>
                <w:t>software</w:t>
              </w:r>
            </w:ins>
            <w:ins w:id="541"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42" w:author="Regina Casanova" w:date="2018-06-18T17:53:00Z">
              <w:r w:rsidR="00ED4396" w:rsidRPr="00BA156B" w:rsidDel="00E94926">
                <w:rPr>
                  <w:rFonts w:cs="Times New Roman"/>
                  <w:color w:val="000000"/>
                  <w:lang w:val="es-PE"/>
                </w:rPr>
                <w:delText xml:space="preserve">sistema </w:delText>
              </w:r>
            </w:del>
            <w:ins w:id="543" w:author="Regina Casanova" w:date="2018-06-18T17:53:00Z">
              <w:r w:rsidR="00E94926">
                <w:rPr>
                  <w:rFonts w:cs="Times New Roman"/>
                  <w:color w:val="000000"/>
                  <w:lang w:val="es-PE"/>
                </w:rPr>
                <w:t>software</w:t>
              </w:r>
            </w:ins>
            <w:ins w:id="544"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45" w:author="Regina Casanova" w:date="2018-06-18T17:53:00Z">
              <w:r w:rsidR="00ED4396" w:rsidRPr="00BA156B" w:rsidDel="00E94926">
                <w:rPr>
                  <w:rFonts w:cs="Times New Roman"/>
                  <w:color w:val="000000"/>
                  <w:lang w:val="es-PE"/>
                </w:rPr>
                <w:delText>sistema</w:delText>
              </w:r>
            </w:del>
            <w:ins w:id="54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47" w:author="Regina Casanova" w:date="2018-06-18T17:53:00Z">
              <w:r w:rsidR="00ED4396" w:rsidRPr="00BA156B" w:rsidDel="00E94926">
                <w:rPr>
                  <w:rFonts w:cs="Times New Roman"/>
                  <w:color w:val="000000"/>
                  <w:lang w:val="es-PE"/>
                </w:rPr>
                <w:delText xml:space="preserve">sistema </w:delText>
              </w:r>
            </w:del>
            <w:ins w:id="548" w:author="Regina Casanova" w:date="2018-06-18T17:53:00Z">
              <w:r w:rsidR="00E94926">
                <w:rPr>
                  <w:rFonts w:cs="Times New Roman"/>
                  <w:color w:val="000000"/>
                  <w:lang w:val="es-PE"/>
                </w:rPr>
                <w:t>software</w:t>
              </w:r>
            </w:ins>
            <w:ins w:id="549"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550" w:author="Regina Casanova" w:date="2018-06-18T17:53:00Z">
              <w:r w:rsidRPr="00BA156B" w:rsidDel="00E94926">
                <w:rPr>
                  <w:rFonts w:cs="Times New Roman"/>
                  <w:color w:val="000000"/>
                  <w:lang w:val="es-PE"/>
                </w:rPr>
                <w:delText>sistema</w:delText>
              </w:r>
            </w:del>
            <w:ins w:id="551"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52" w:author="Regina Casanova" w:date="2018-06-18T17:53:00Z">
              <w:r w:rsidR="00ED4396" w:rsidRPr="00BA156B" w:rsidDel="00E94926">
                <w:rPr>
                  <w:rFonts w:cs="Times New Roman"/>
                  <w:color w:val="000000"/>
                  <w:lang w:val="es-PE"/>
                </w:rPr>
                <w:delText xml:space="preserve">sistema </w:delText>
              </w:r>
            </w:del>
            <w:ins w:id="553" w:author="Regina Casanova" w:date="2018-06-18T17:53:00Z">
              <w:r w:rsidR="00E94926">
                <w:rPr>
                  <w:rFonts w:cs="Times New Roman"/>
                  <w:color w:val="000000"/>
                  <w:lang w:val="es-PE"/>
                </w:rPr>
                <w:t>software</w:t>
              </w:r>
            </w:ins>
            <w:ins w:id="554"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55" w:author="Regina Casanova" w:date="2018-06-18T17:53:00Z">
              <w:r w:rsidR="00ED4396" w:rsidRPr="00BA156B" w:rsidDel="00E94926">
                <w:rPr>
                  <w:rFonts w:cs="Times New Roman"/>
                  <w:color w:val="000000"/>
                  <w:lang w:val="es-PE"/>
                </w:rPr>
                <w:delText xml:space="preserve">sistema </w:delText>
              </w:r>
            </w:del>
            <w:ins w:id="556" w:author="Regina Casanova" w:date="2018-06-18T17:53:00Z">
              <w:r w:rsidR="00E94926">
                <w:rPr>
                  <w:rFonts w:cs="Times New Roman"/>
                  <w:color w:val="000000"/>
                  <w:lang w:val="es-PE"/>
                </w:rPr>
                <w:t>software</w:t>
              </w:r>
            </w:ins>
            <w:ins w:id="557"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58" w:author="Regina Casanova" w:date="2018-06-18T17:53:00Z">
              <w:r w:rsidR="00ED4396" w:rsidRPr="00BA156B" w:rsidDel="00E94926">
                <w:rPr>
                  <w:rFonts w:cs="Times New Roman"/>
                  <w:color w:val="000000"/>
                  <w:lang w:val="es-PE"/>
                </w:rPr>
                <w:delText xml:space="preserve">sistema </w:delText>
              </w:r>
            </w:del>
            <w:ins w:id="559" w:author="Regina Casanova" w:date="2018-06-18T17:53:00Z">
              <w:r w:rsidR="00E94926">
                <w:rPr>
                  <w:rFonts w:cs="Times New Roman"/>
                  <w:color w:val="000000"/>
                  <w:lang w:val="es-PE"/>
                </w:rPr>
                <w:t>software</w:t>
              </w:r>
            </w:ins>
            <w:ins w:id="560"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61" w:author="Regina Casanova" w:date="2018-06-18T17:53:00Z">
              <w:r w:rsidR="00ED4396" w:rsidRPr="00BA156B" w:rsidDel="00E94926">
                <w:rPr>
                  <w:rFonts w:cs="Times New Roman"/>
                  <w:color w:val="000000"/>
                  <w:lang w:val="es-PE"/>
                </w:rPr>
                <w:delText xml:space="preserve">sistema </w:delText>
              </w:r>
            </w:del>
            <w:ins w:id="562" w:author="Regina Casanova" w:date="2018-06-18T17:53:00Z">
              <w:r w:rsidR="00E94926">
                <w:rPr>
                  <w:rFonts w:cs="Times New Roman"/>
                  <w:color w:val="000000"/>
                  <w:lang w:val="es-PE"/>
                </w:rPr>
                <w:t>software</w:t>
              </w:r>
            </w:ins>
            <w:ins w:id="563"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64" w:author="Regina Casanova" w:date="2018-06-18T17:53:00Z">
              <w:r w:rsidR="00ED4396" w:rsidRPr="00BA156B" w:rsidDel="00E94926">
                <w:rPr>
                  <w:rFonts w:cs="Times New Roman"/>
                  <w:color w:val="000000"/>
                  <w:lang w:val="es-PE"/>
                </w:rPr>
                <w:delText xml:space="preserve">sistema </w:delText>
              </w:r>
            </w:del>
            <w:ins w:id="565" w:author="Regina Casanova" w:date="2018-06-18T17:53:00Z">
              <w:r w:rsidR="00E94926">
                <w:rPr>
                  <w:rFonts w:cs="Times New Roman"/>
                  <w:color w:val="000000"/>
                  <w:lang w:val="es-PE"/>
                </w:rPr>
                <w:t>software</w:t>
              </w:r>
            </w:ins>
            <w:ins w:id="566"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567" w:author="Regina Casanova" w:date="2018-06-18T17:53:00Z">
              <w:r w:rsidRPr="00BA156B" w:rsidDel="00E94926">
                <w:rPr>
                  <w:rFonts w:cs="Times New Roman"/>
                  <w:color w:val="000000"/>
                  <w:lang w:val="es-PE"/>
                </w:rPr>
                <w:delText xml:space="preserve">sistema </w:delText>
              </w:r>
            </w:del>
            <w:ins w:id="568" w:author="Regina Casanova" w:date="2018-06-18T17:53:00Z">
              <w:r w:rsidR="00E94926">
                <w:rPr>
                  <w:rFonts w:cs="Times New Roman"/>
                  <w:color w:val="000000"/>
                  <w:lang w:val="es-PE"/>
                </w:rPr>
                <w:t>software</w:t>
              </w:r>
            </w:ins>
            <w:ins w:id="569"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70" w:name="_Toc511166313"/>
      <w:r w:rsidRPr="008D23C7">
        <w:lastRenderedPageBreak/>
        <w:t>Reclasificación de la Tabla de Clasificación de Reclamos</w:t>
      </w:r>
      <w:bookmarkEnd w:id="570"/>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71" w:name="_Toc511166314"/>
      <w:r w:rsidRPr="00D756B8">
        <w:lastRenderedPageBreak/>
        <w:t>Fase de Diseño</w:t>
      </w:r>
      <w:bookmarkEnd w:id="571"/>
    </w:p>
    <w:p w14:paraId="04CA0BDA" w14:textId="493FEFE9" w:rsidR="008E0B0A" w:rsidRDefault="008E0B0A" w:rsidP="00842BF2">
      <w:pPr>
        <w:pStyle w:val="Texto"/>
        <w:rPr>
          <w:ins w:id="572" w:author="Regina Casanova" w:date="2018-06-20T12:03:00Z"/>
        </w:rPr>
      </w:pPr>
      <w:ins w:id="573" w:author="Regina Casanova" w:date="2018-06-20T12:03:00Z">
        <w:r>
          <w:t xml:space="preserve">Mientras se estaba armando la tabla de requerimientos, uno de los componentes de dicha tabla era </w:t>
        </w:r>
      </w:ins>
      <w:ins w:id="574" w:author="Regina Casanova" w:date="2018-06-20T12:04:00Z">
        <w:r>
          <w:t xml:space="preserve">colocar la característica de diseño que el investigador considerara que iba a poder resolver un requerimiento especifico. </w:t>
        </w:r>
      </w:ins>
      <w:ins w:id="575" w:author="Regina Casanova" w:date="2018-06-20T12:05:00Z">
        <w:r>
          <w:t xml:space="preserve">Estas características de diseño se propusieron considerando el </w:t>
        </w:r>
      </w:ins>
      <w:ins w:id="576" w:author="Regina Casanova" w:date="2018-06-20T12:06:00Z">
        <w:r>
          <w:t xml:space="preserve">tipo de </w:t>
        </w:r>
      </w:ins>
      <w:ins w:id="577" w:author="Regina Casanova" w:date="2018-06-20T12:05:00Z">
        <w:r>
          <w:t xml:space="preserve">usuario especifico </w:t>
        </w:r>
      </w:ins>
      <w:ins w:id="578" w:author="Regina Casanova" w:date="2018-06-20T12:06:00Z">
        <w:r>
          <w:t xml:space="preserve">que presentada cierta necesidad, en ciertos casos, se consideraron varios tipos de usuarios que tenían una necesidad igual o similar para cierta característica de diseño. </w:t>
        </w:r>
      </w:ins>
      <w:ins w:id="579" w:author="Regina Casanova" w:date="2018-06-20T12:04:00Z">
        <w:r>
          <w:t xml:space="preserve">Dichas </w:t>
        </w:r>
      </w:ins>
      <w:ins w:id="580" w:author="Regina Casanova" w:date="2018-06-20T12:05:00Z">
        <w:r>
          <w:t>características</w:t>
        </w:r>
      </w:ins>
      <w:ins w:id="581" w:author="Regina Casanova" w:date="2018-06-20T12:04:00Z">
        <w:r>
          <w:t xml:space="preserve"> </w:t>
        </w:r>
      </w:ins>
      <w:ins w:id="582" w:author="Regina Casanova" w:date="2018-06-20T12:05:00Z">
        <w:r>
          <w:t>de diseño se encuentran detalladas en la tabla de requerimientos antes presentada.</w:t>
        </w:r>
      </w:ins>
    </w:p>
    <w:p w14:paraId="5A3AA707" w14:textId="55DAD869" w:rsidR="007D7316" w:rsidRDefault="003E111A" w:rsidP="00842BF2">
      <w:pPr>
        <w:pStyle w:val="Texto"/>
        <w:rPr>
          <w:ins w:id="583" w:author="Regina Casanova" w:date="2018-06-20T12:44:00Z"/>
        </w:rPr>
      </w:pPr>
      <w:r w:rsidRPr="00BA156B">
        <w:t xml:space="preserve">Con los requerimientos del </w:t>
      </w:r>
      <w:del w:id="584" w:author="Regina Casanova" w:date="2018-06-18T17:53:00Z">
        <w:r w:rsidRPr="00BA156B" w:rsidDel="00E94926">
          <w:delText>sistema</w:delText>
        </w:r>
      </w:del>
      <w:ins w:id="585"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586" w:author="Regina Casanova" w:date="2018-06-20T12:07:00Z">
        <w:r w:rsidR="008E0B0A">
          <w:t xml:space="preserve">En primer lugar, considerando características de diseño especifico por cada tipo de usuario, se </w:t>
        </w:r>
      </w:ins>
      <w:ins w:id="587" w:author="Regina Casanova" w:date="2018-06-20T12:12:00Z">
        <w:r w:rsidR="00CF573B">
          <w:t>delimitó que características de diseño implicaban varias pantallas dentro del software planteado.</w:t>
        </w:r>
      </w:ins>
      <w:ins w:id="588" w:author="Regina Casanova" w:date="2018-06-20T12:13:00Z">
        <w:r w:rsidR="00CF573B">
          <w:t xml:space="preserve"> Se </w:t>
        </w:r>
      </w:ins>
      <w:ins w:id="589" w:author="Regina Casanova" w:date="2018-06-20T12:21:00Z">
        <w:r w:rsidR="00CF573B">
          <w:t>consideró</w:t>
        </w:r>
      </w:ins>
      <w:ins w:id="590" w:author="Regina Casanova" w:date="2018-06-20T12:20:00Z">
        <w:r w:rsidR="00CF573B">
          <w:t xml:space="preserve"> la información solicitada por normativa para </w:t>
        </w:r>
      </w:ins>
      <w:ins w:id="591" w:author="Regina Casanova" w:date="2018-06-20T12:42:00Z">
        <w:r w:rsidR="007D7316">
          <w:t>el formulario de</w:t>
        </w:r>
      </w:ins>
      <w:ins w:id="592" w:author="Regina Casanova" w:date="2018-06-20T12:20:00Z">
        <w:r w:rsidR="00CF573B">
          <w:t xml:space="preserve"> un</w:t>
        </w:r>
      </w:ins>
      <w:ins w:id="593" w:author="Regina Casanova" w:date="2018-06-20T12:42:00Z">
        <w:r w:rsidR="007D7316">
          <w:t>a</w:t>
        </w:r>
      </w:ins>
      <w:ins w:id="594" w:author="Regina Casanova" w:date="2018-06-20T12:20:00Z">
        <w:r w:rsidR="00CF573B">
          <w:t xml:space="preserve"> </w:t>
        </w:r>
      </w:ins>
      <w:ins w:id="595" w:author="Regina Casanova" w:date="2018-06-20T12:42:00Z">
        <w:r w:rsidR="007D7316">
          <w:t>solicitud</w:t>
        </w:r>
      </w:ins>
      <w:ins w:id="596" w:author="Regina Casanova" w:date="2018-06-20T12:20:00Z">
        <w:r w:rsidR="00CF573B">
          <w:t xml:space="preserve"> y se </w:t>
        </w:r>
      </w:ins>
      <w:ins w:id="597" w:author="Regina Casanova" w:date="2018-06-20T12:23:00Z">
        <w:r w:rsidR="00CF573B">
          <w:t>dividió</w:t>
        </w:r>
      </w:ins>
      <w:ins w:id="598" w:author="Regina Casanova" w:date="2018-06-20T12:21:00Z">
        <w:r w:rsidR="00CF573B">
          <w:t xml:space="preserve"> e</w:t>
        </w:r>
      </w:ins>
      <w:ins w:id="599" w:author="Regina Casanova" w:date="2018-06-20T12:23:00Z">
        <w:r w:rsidR="00CF573B">
          <w:t>l</w:t>
        </w:r>
      </w:ins>
      <w:ins w:id="600" w:author="Regina Casanova" w:date="2018-06-20T12:21:00Z">
        <w:r w:rsidR="00CF573B">
          <w:t xml:space="preserve"> tipo de información solicitada para poder tener un formulario con </w:t>
        </w:r>
      </w:ins>
      <w:ins w:id="601" w:author="Regina Casanova" w:date="2018-06-20T12:23:00Z">
        <w:r w:rsidR="005E12DB">
          <w:t>3 p</w:t>
        </w:r>
      </w:ins>
      <w:ins w:id="602" w:author="Regina Casanova" w:date="2018-06-20T12:24:00Z">
        <w:r w:rsidR="005E12DB">
          <w:t>asos</w:t>
        </w:r>
      </w:ins>
      <w:ins w:id="603" w:author="Regina Casanova" w:date="2018-06-20T12:23:00Z">
        <w:r w:rsidR="005E12DB">
          <w:t xml:space="preserve"> donde cada paso pidiera información </w:t>
        </w:r>
      </w:ins>
      <w:ins w:id="604" w:author="Regina Casanova" w:date="2018-06-20T12:24:00Z">
        <w:r w:rsidR="005E12DB">
          <w:t>específica</w:t>
        </w:r>
      </w:ins>
      <w:ins w:id="605" w:author="Regina Casanova" w:date="2018-06-20T12:38:00Z">
        <w:r w:rsidR="007D7316">
          <w:t xml:space="preserve"> sobre lo ocurrido</w:t>
        </w:r>
      </w:ins>
      <w:ins w:id="606" w:author="Regina Casanova" w:date="2018-06-20T12:23:00Z">
        <w:r w:rsidR="005E12DB">
          <w:t>.</w:t>
        </w:r>
      </w:ins>
      <w:ins w:id="607" w:author="Regina Casanova" w:date="2018-06-20T12:38:00Z">
        <w:r w:rsidR="007D7316">
          <w:t xml:space="preserve"> </w:t>
        </w:r>
      </w:ins>
      <w:ins w:id="608" w:author="Regina Casanova" w:date="2018-06-20T12:59:00Z">
        <w:r w:rsidR="00F61885">
          <w:t xml:space="preserve">Esta vista iba a encontrarse disponible para gestores de IPRESS y ciudadanos, solo </w:t>
        </w:r>
      </w:ins>
      <w:ins w:id="609" w:author="Regina Casanova" w:date="2018-06-20T13:00:00Z">
        <w:r w:rsidR="00F61885">
          <w:t>diferenciándose</w:t>
        </w:r>
      </w:ins>
      <w:ins w:id="610" w:author="Regina Casanova" w:date="2018-06-20T12:59:00Z">
        <w:r w:rsidR="00F61885">
          <w:t xml:space="preserve"> </w:t>
        </w:r>
      </w:ins>
      <w:ins w:id="611" w:author="Regina Casanova" w:date="2018-06-20T13:00:00Z">
        <w:r w:rsidR="00F61885">
          <w:t xml:space="preserve">que los gestores de IPRESS no iban a poder seleccionar un establecimiento de salud diferente al que tuvieran asignados a su usuario. </w:t>
        </w:r>
      </w:ins>
      <w:ins w:id="612" w:author="Regina Casanova" w:date="2018-06-20T12:38:00Z">
        <w:r w:rsidR="007D7316">
          <w:t>Se delimit</w:t>
        </w:r>
      </w:ins>
      <w:ins w:id="613" w:author="Regina Casanova" w:date="2018-06-20T12:41:00Z">
        <w:r w:rsidR="007D7316">
          <w:t>ó</w:t>
        </w:r>
      </w:ins>
      <w:ins w:id="614" w:author="Regina Casanova" w:date="2018-06-20T12:38:00Z">
        <w:r w:rsidR="007D7316">
          <w:t xml:space="preserve"> de esta manera ya que </w:t>
        </w:r>
      </w:ins>
      <w:ins w:id="615" w:author="Regina Casanova" w:date="2018-06-20T12:40:00Z">
        <w:r w:rsidR="007D7316">
          <w:t xml:space="preserve">se pensó que </w:t>
        </w:r>
      </w:ins>
      <w:ins w:id="616" w:author="Regina Casanova" w:date="2018-06-20T12:41:00Z">
        <w:r w:rsidR="007D7316">
          <w:t>representaría</w:t>
        </w:r>
      </w:ins>
      <w:ins w:id="617" w:author="Regina Casanova" w:date="2018-06-20T12:40:00Z">
        <w:r w:rsidR="007D7316">
          <w:t xml:space="preserve"> una forma fluida en la que el </w:t>
        </w:r>
      </w:ins>
      <w:ins w:id="618" w:author="Regina Casanova" w:date="2018-06-20T12:41:00Z">
        <w:r w:rsidR="007D7316">
          <w:t>ciudadano solicitante pudiera colocar tanto información del suceso como suya</w:t>
        </w:r>
      </w:ins>
      <w:ins w:id="619" w:author="Regina Casanova" w:date="2018-06-20T12:42:00Z">
        <w:r w:rsidR="007D7316">
          <w:t xml:space="preserve"> para identificación.</w:t>
        </w:r>
      </w:ins>
      <w:ins w:id="620" w:author="Regina Casanova" w:date="2018-06-20T12:41:00Z">
        <w:r w:rsidR="007D7316">
          <w:t xml:space="preserve"> </w:t>
        </w:r>
      </w:ins>
      <w:ins w:id="621" w:author="Regina Casanova" w:date="2018-06-20T12:23:00Z">
        <w:r w:rsidR="005E12DB">
          <w:t xml:space="preserve"> La primera parte </w:t>
        </w:r>
      </w:ins>
      <w:ins w:id="622" w:author="Regina Casanova" w:date="2018-06-20T12:24:00Z">
        <w:r w:rsidR="005E12DB">
          <w:t>pedía</w:t>
        </w:r>
      </w:ins>
      <w:ins w:id="623" w:author="Regina Casanova" w:date="2018-06-20T12:23:00Z">
        <w:r w:rsidR="005E12DB">
          <w:t xml:space="preserve"> </w:t>
        </w:r>
      </w:ins>
      <w:ins w:id="624" w:author="Regina Casanova" w:date="2018-06-20T12:31:00Z">
        <w:r w:rsidR="005E12DB">
          <w:t xml:space="preserve">que tipo de solitud </w:t>
        </w:r>
      </w:ins>
      <w:ins w:id="625" w:author="Regina Casanova" w:date="2018-06-20T12:33:00Z">
        <w:r w:rsidR="005E12DB">
          <w:t xml:space="preserve">(consulta, reclamos o sugerencia) </w:t>
        </w:r>
      </w:ins>
      <w:ins w:id="626" w:author="Regina Casanova" w:date="2018-06-20T12:31:00Z">
        <w:r w:rsidR="005E12DB">
          <w:t>se iba a colocar</w:t>
        </w:r>
      </w:ins>
      <w:ins w:id="627" w:author="Regina Casanova" w:date="2018-06-20T12:33:00Z">
        <w:r w:rsidR="005E12DB">
          <w:t xml:space="preserve"> así como información del establecimiento de salud en que </w:t>
        </w:r>
      </w:ins>
      <w:ins w:id="628" w:author="Regina Casanova" w:date="2018-06-20T12:34:00Z">
        <w:r w:rsidR="005E12DB">
          <w:t>ocurrió</w:t>
        </w:r>
      </w:ins>
      <w:ins w:id="629" w:author="Regina Casanova" w:date="2018-06-20T12:33:00Z">
        <w:r w:rsidR="005E12DB">
          <w:t xml:space="preserve"> el hecho.</w:t>
        </w:r>
      </w:ins>
      <w:ins w:id="630" w:author="Regina Casanova" w:date="2018-06-20T12:34:00Z">
        <w:r w:rsidR="005E12DB" w:rsidRPr="005E12DB">
          <w:t xml:space="preserve"> </w:t>
        </w:r>
        <w:r w:rsidR="005E12DB">
          <w:t>El segundo paso pedía</w:t>
        </w:r>
      </w:ins>
      <w:ins w:id="631" w:author="Regina Casanova" w:date="2018-06-20T12:33:00Z">
        <w:r w:rsidR="005E12DB">
          <w:t xml:space="preserve"> </w:t>
        </w:r>
      </w:ins>
      <w:ins w:id="632" w:author="Regina Casanova" w:date="2018-06-20T12:24:00Z">
        <w:r w:rsidR="005E12DB">
          <w:t>información personal sobre la persona que estaba interponiendo</w:t>
        </w:r>
      </w:ins>
      <w:ins w:id="633" w:author="Regina Casanova" w:date="2018-06-20T12:31:00Z">
        <w:r w:rsidR="005E12DB">
          <w:t xml:space="preserve"> la solicitud</w:t>
        </w:r>
      </w:ins>
      <w:ins w:id="634" w:author="Regina Casanova" w:date="2018-06-20T12:24:00Z">
        <w:r w:rsidR="005E12DB">
          <w:t xml:space="preserve"> y, en </w:t>
        </w:r>
        <w:r w:rsidR="005E12DB">
          <w:lastRenderedPageBreak/>
          <w:t>caso ser necesario, la información de la persona afectada</w:t>
        </w:r>
      </w:ins>
      <w:ins w:id="635" w:author="Regina Casanova" w:date="2018-06-20T12:34:00Z">
        <w:r w:rsidR="005E12DB">
          <w:t xml:space="preserve"> </w:t>
        </w:r>
      </w:ins>
      <w:ins w:id="636" w:author="Regina Casanova" w:date="2018-06-20T12:36:00Z">
        <w:r w:rsidR="007D7316">
          <w:t>e</w:t>
        </w:r>
      </w:ins>
      <w:ins w:id="637" w:author="Regina Casanova" w:date="2018-06-20T12:25:00Z">
        <w:r w:rsidR="005E12DB">
          <w:t xml:space="preserve"> información acerca del hecho ocurrido. </w:t>
        </w:r>
      </w:ins>
      <w:ins w:id="638" w:author="Regina Casanova" w:date="2018-06-20T12:36:00Z">
        <w:r w:rsidR="007D7316">
          <w:t xml:space="preserve">El tercer paso solo </w:t>
        </w:r>
      </w:ins>
      <w:ins w:id="639" w:author="Regina Casanova" w:date="2018-06-20T12:38:00Z">
        <w:r w:rsidR="007D7316">
          <w:t>pedía</w:t>
        </w:r>
      </w:ins>
      <w:ins w:id="640" w:author="Regina Casanova" w:date="2018-06-20T12:36:00Z">
        <w:r w:rsidR="007D7316">
          <w:t xml:space="preserve"> información sobre como contactar a la persona que estaba interponiendo la solicitud. </w:t>
        </w:r>
      </w:ins>
      <w:ins w:id="641" w:author="Regina Casanova" w:date="2018-06-20T12:38:00Z">
        <w:r w:rsidR="007D7316">
          <w:t xml:space="preserve"> </w:t>
        </w:r>
      </w:ins>
      <w:ins w:id="642" w:author="Regina Casanova" w:date="2018-06-20T12:37:00Z">
        <w:r w:rsidR="007D7316">
          <w:t xml:space="preserve"> </w:t>
        </w:r>
      </w:ins>
      <w:ins w:id="643" w:author="Regina Casanova" w:date="2018-06-20T12:26:00Z">
        <w:r w:rsidR="005E12DB">
          <w:t xml:space="preserve">Posteriormente, se delimito que era necesario añadir 2 pasos adicionales, uno de resumen de lo interpuesto por el usuario para </w:t>
        </w:r>
      </w:ins>
      <w:ins w:id="644" w:author="Regina Casanova" w:date="2018-06-20T12:29:00Z">
        <w:r w:rsidR="005E12DB">
          <w:t xml:space="preserve">que pueda ser revisada </w:t>
        </w:r>
      </w:ins>
      <w:ins w:id="645" w:author="Regina Casanova" w:date="2018-06-20T12:30:00Z">
        <w:r w:rsidR="005E12DB">
          <w:t xml:space="preserve">y corregida en caso hubiera ocurrido un error y un paso de confirmación del </w:t>
        </w:r>
      </w:ins>
      <w:ins w:id="646" w:author="Regina Casanova" w:date="2018-06-20T12:31:00Z">
        <w:r w:rsidR="005E12DB">
          <w:t>envió</w:t>
        </w:r>
      </w:ins>
      <w:ins w:id="647" w:author="Regina Casanova" w:date="2018-06-20T12:30:00Z">
        <w:r w:rsidR="005E12DB">
          <w:t xml:space="preserve"> de la solicitud </w:t>
        </w:r>
      </w:ins>
      <w:ins w:id="648" w:author="Regina Casanova" w:date="2018-06-20T12:25:00Z">
        <w:r w:rsidR="005E12DB">
          <w:t xml:space="preserve"> </w:t>
        </w:r>
      </w:ins>
      <w:ins w:id="649" w:author="Regina Casanova" w:date="2018-06-20T12:31:00Z">
        <w:r w:rsidR="005E12DB">
          <w:t>con un numero de confirmación</w:t>
        </w:r>
      </w:ins>
      <w:ins w:id="650" w:author="Regina Casanova" w:date="2018-06-20T12:35:00Z">
        <w:r w:rsidR="007D7316">
          <w:t xml:space="preserve"> y el anuncio que se </w:t>
        </w:r>
      </w:ins>
      <w:ins w:id="651" w:author="Regina Casanova" w:date="2018-06-20T12:42:00Z">
        <w:r w:rsidR="007D7316">
          <w:t>envió</w:t>
        </w:r>
      </w:ins>
      <w:ins w:id="652" w:author="Regina Casanova" w:date="2018-06-20T12:35:00Z">
        <w:r w:rsidR="007D7316">
          <w:t xml:space="preserve"> una copia de la solicitud al correo electrónico</w:t>
        </w:r>
      </w:ins>
      <w:ins w:id="653" w:author="Regina Casanova" w:date="2018-06-20T12:31:00Z">
        <w:r w:rsidR="005E12DB">
          <w:t>.</w:t>
        </w:r>
      </w:ins>
      <w:ins w:id="654" w:author="Regina Casanova" w:date="2018-06-20T12:42:00Z">
        <w:r w:rsidR="007D7316">
          <w:t xml:space="preserve"> </w:t>
        </w:r>
      </w:ins>
      <w:ins w:id="655" w:author="Regina Casanova" w:date="2018-06-20T12:24:00Z">
        <w:r w:rsidR="005E12DB">
          <w:t xml:space="preserve"> </w:t>
        </w:r>
      </w:ins>
      <w:ins w:id="656" w:author="Regina Casanova" w:date="2018-06-20T12:43:00Z">
        <w:r w:rsidR="007D7316">
          <w:t>Ya que el componente principal de este software seria el formulario para colocar una solicitud, fue la característica de diseño m</w:t>
        </w:r>
        <w:r w:rsidR="001144DA">
          <w:t xml:space="preserve">ás elaborada y </w:t>
        </w:r>
      </w:ins>
      <w:ins w:id="657" w:author="Regina Casanova" w:date="2018-06-20T12:44:00Z">
        <w:r w:rsidR="001144DA">
          <w:t xml:space="preserve">detallada. </w:t>
        </w:r>
      </w:ins>
    </w:p>
    <w:p w14:paraId="71C6D80B" w14:textId="77777777" w:rsidR="001144DA" w:rsidRDefault="001144DA" w:rsidP="00842BF2">
      <w:pPr>
        <w:pStyle w:val="Texto"/>
        <w:rPr>
          <w:ins w:id="658" w:author="Regina Casanova" w:date="2018-06-20T12:52:00Z"/>
        </w:rPr>
      </w:pPr>
      <w:ins w:id="659" w:author="Regina Casanova" w:date="2018-06-20T12:44:00Z">
        <w:r>
          <w:t>Adicionalmente, el software debía permitir</w:t>
        </w:r>
      </w:ins>
      <w:ins w:id="660" w:author="Regina Casanova" w:date="2018-06-20T12:45:00Z">
        <w:r>
          <w:t>, dependiendo del tipo de usuario,</w:t>
        </w:r>
      </w:ins>
      <w:ins w:id="661" w:author="Regina Casanova" w:date="2018-06-20T12:44:00Z">
        <w:r>
          <w:t xml:space="preserve"> manejar y gestionar las solicitudes</w:t>
        </w:r>
      </w:ins>
      <w:ins w:id="662" w:author="Regina Casanova" w:date="2018-06-20T12:45:00Z">
        <w:r>
          <w:t xml:space="preserve">. Entonces se creó las pantallas de Gestión que iban a ser utilizadas solo por los usuarios gestores de IPRESS y por personal de SUSALUD, no iba a ser visible para los ciudadanos. </w:t>
        </w:r>
      </w:ins>
      <w:ins w:id="663" w:author="Regina Casanova" w:date="2018-06-20T12:46:00Z">
        <w:r>
          <w:t xml:space="preserve">En estas pantallas se </w:t>
        </w:r>
      </w:ins>
      <w:ins w:id="664" w:author="Regina Casanova" w:date="2018-06-20T12:47:00Z">
        <w:r>
          <w:t>podían</w:t>
        </w:r>
      </w:ins>
      <w:ins w:id="665" w:author="Regina Casanova" w:date="2018-06-20T12:46:00Z">
        <w:r>
          <w:t xml:space="preserve"> </w:t>
        </w:r>
      </w:ins>
      <w:ins w:id="666" w:author="Regina Casanova" w:date="2018-06-20T12:47:00Z">
        <w:r>
          <w:t xml:space="preserve">ver las solicitudes que se encontraran pendientes de solución y se podían agregar los diversos pasos realizados para poder llegar a una solución del mismo. En esta pantalla se </w:t>
        </w:r>
      </w:ins>
      <w:ins w:id="667" w:author="Regina Casanova" w:date="2018-06-20T12:48:00Z">
        <w:r>
          <w:t>utilizó</w:t>
        </w:r>
      </w:ins>
      <w:ins w:id="668" w:author="Regina Casanova" w:date="2018-06-20T12:47:00Z">
        <w:r>
          <w:t xml:space="preserve"> una semaforización de las solicitudes vigentes para poder identificar de forma </w:t>
        </w:r>
      </w:ins>
      <w:ins w:id="669" w:author="Regina Casanova" w:date="2018-06-20T12:48:00Z">
        <w:r>
          <w:t>rápida</w:t>
        </w:r>
      </w:ins>
      <w:ins w:id="670" w:author="Regina Casanova" w:date="2018-06-20T12:47:00Z">
        <w:r>
          <w:t xml:space="preserve"> </w:t>
        </w:r>
      </w:ins>
      <w:ins w:id="671" w:author="Regina Casanova" w:date="2018-06-20T12:48:00Z">
        <w:r>
          <w:t>y visual las solicitudes que se encontraban próximas a vencer el tiempo de 30 días hábiles para ser resueltas.</w:t>
        </w:r>
      </w:ins>
      <w:ins w:id="672"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673" w:author="Regina Casanova" w:date="2018-06-20T12:50:00Z">
        <w:r>
          <w:t>correspondía</w:t>
        </w:r>
      </w:ins>
      <w:ins w:id="674" w:author="Regina Casanova" w:date="2018-06-20T12:49:00Z">
        <w:r>
          <w:t xml:space="preserve"> dicho reclamo.</w:t>
        </w:r>
      </w:ins>
      <w:ins w:id="675" w:author="Regina Casanova" w:date="2018-06-20T12:50:00Z">
        <w:r>
          <w:t xml:space="preserve"> </w:t>
        </w:r>
      </w:ins>
      <w:ins w:id="676"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677" w:author="Regina Casanova" w:date="2018-06-20T12:34:00Z"/>
        </w:rPr>
      </w:pPr>
      <w:ins w:id="678" w:author="Regina Casanova" w:date="2018-06-20T12:52:00Z">
        <w:r>
          <w:lastRenderedPageBreak/>
          <w:t>Otras pantallas planteadas fueron las de ‘Solicitudes Vigentes’ e ‘</w:t>
        </w:r>
      </w:ins>
      <w:ins w:id="679" w:author="Regina Casanova" w:date="2018-06-20T12:53:00Z">
        <w:r>
          <w:t>Histórico</w:t>
        </w:r>
      </w:ins>
      <w:ins w:id="680" w:author="Regina Casanova" w:date="2018-06-20T12:52:00Z">
        <w:r>
          <w:t xml:space="preserve"> de Solicitudes’</w:t>
        </w:r>
      </w:ins>
      <w:ins w:id="681" w:author="Regina Casanova" w:date="2018-06-20T12:58:00Z">
        <w:r w:rsidR="00F61885">
          <w:t>. Estas pantallas solo iban a encontrarse disponibles para gestores de IPRESS y personal de SUSALUD y</w:t>
        </w:r>
      </w:ins>
      <w:ins w:id="682" w:author="Regina Casanova" w:date="2018-06-20T12:52:00Z">
        <w:r>
          <w:t xml:space="preserve"> en ellas se podían exclusivamente visualizar los reclamos </w:t>
        </w:r>
      </w:ins>
      <w:ins w:id="683" w:author="Regina Casanova" w:date="2018-06-20T12:51:00Z">
        <w:r>
          <w:t xml:space="preserve">vigentes </w:t>
        </w:r>
      </w:ins>
      <w:ins w:id="684" w:author="Regina Casanova" w:date="2018-06-20T12:53:00Z">
        <w:r>
          <w:t xml:space="preserve">que no habían sido resueltos todavía y los que ya habían sido resueltos respectivamente. En ambas pantallas se podría visualizar </w:t>
        </w:r>
      </w:ins>
      <w:ins w:id="685" w:author="Regina Casanova" w:date="2018-06-20T12:54:00Z">
        <w:r w:rsidR="00F61885">
          <w:t xml:space="preserve">cuando y cuáles fueron </w:t>
        </w:r>
      </w:ins>
      <w:ins w:id="686" w:author="Regina Casanova" w:date="2018-06-20T12:53:00Z">
        <w:r>
          <w:t>los pasos realizados para encontrar una soluci</w:t>
        </w:r>
      </w:ins>
      <w:ins w:id="687" w:author="Regina Casanova" w:date="2018-06-20T12:54:00Z">
        <w:r w:rsidR="00F61885">
          <w:t xml:space="preserve">ón a la solicitud. </w:t>
        </w:r>
      </w:ins>
      <w:ins w:id="688" w:author="Regina Casanova" w:date="2018-06-20T12:55:00Z">
        <w:r w:rsidR="00F61885">
          <w:t xml:space="preserve">Estos pasos iban a poder ser impresos, descargados y enviados a un correo </w:t>
        </w:r>
      </w:ins>
      <w:ins w:id="689" w:author="Regina Casanova" w:date="2018-06-20T12:56:00Z">
        <w:r w:rsidR="00F61885">
          <w:t>electrónico</w:t>
        </w:r>
      </w:ins>
      <w:ins w:id="690" w:author="Regina Casanova" w:date="2018-06-20T12:55:00Z">
        <w:r w:rsidR="00F61885">
          <w:t>.</w:t>
        </w:r>
      </w:ins>
      <w:ins w:id="691" w:author="Regina Casanova" w:date="2018-06-20T12:56:00Z">
        <w:r w:rsidR="00F61885">
          <w:t xml:space="preserve"> </w:t>
        </w:r>
      </w:ins>
      <w:ins w:id="692" w:author="Regina Casanova" w:date="2018-06-20T12:55:00Z">
        <w:r w:rsidR="00F61885">
          <w:t>También</w:t>
        </w:r>
      </w:ins>
      <w:ins w:id="693" w:author="Regina Casanova" w:date="2018-06-20T12:54:00Z">
        <w:r w:rsidR="00F61885">
          <w:t xml:space="preserve"> se les incluyo una pantalla adicional que permitiera realizar filtros en donde se iba a poder obtener m</w:t>
        </w:r>
      </w:ins>
      <w:ins w:id="694" w:author="Regina Casanova" w:date="2018-06-20T12:55:00Z">
        <w:r w:rsidR="00F61885">
          <w:t xml:space="preserve">ás detallada para la realización de reportes. </w:t>
        </w:r>
      </w:ins>
      <w:ins w:id="695" w:author="Regina Casanova" w:date="2018-06-20T12:56:00Z">
        <w:r w:rsidR="00F61885">
          <w:t>En el caso exclusivo del tipo de usuarios de ciudadanos, se iba a colocar una versi</w:t>
        </w:r>
      </w:ins>
      <w:ins w:id="696"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697" w:author="Regina Casanova" w:date="2018-06-20T13:01:00Z"/>
        </w:rPr>
      </w:pPr>
      <w:ins w:id="698" w:author="Regina Casanova" w:date="2018-06-20T13:02:00Z">
        <w:r>
          <w:t>P</w:t>
        </w:r>
      </w:ins>
      <w:ins w:id="699" w:author="Regina Casanova" w:date="2018-06-20T12:56:00Z">
        <w:r>
          <w:t xml:space="preserve">ara la característica de diseño de estadísticas </w:t>
        </w:r>
      </w:ins>
      <w:ins w:id="700" w:author="Regina Casanova" w:date="2018-06-20T12:58:00Z">
        <w:r>
          <w:t xml:space="preserve">se vio necesaria </w:t>
        </w:r>
      </w:ins>
      <w:ins w:id="701" w:author="Regina Casanova" w:date="2018-06-20T13:02:00Z">
        <w:r>
          <w:t xml:space="preserve">la creación de dos pantallas que iban a encontrarse disponibles </w:t>
        </w:r>
      </w:ins>
      <w:ins w:id="702" w:author="Regina Casanova" w:date="2018-06-20T12:58:00Z">
        <w:r>
          <w:t xml:space="preserve">para todos los tipos de usuarios </w:t>
        </w:r>
      </w:ins>
      <w:ins w:id="703" w:author="Regina Casanova" w:date="2018-06-20T13:02:00Z">
        <w:r>
          <w:t>en donde pudieran ver estadísticas de un</w:t>
        </w:r>
      </w:ins>
      <w:ins w:id="704" w:author="Regina Casanova" w:date="2018-06-20T13:04:00Z">
        <w:r>
          <w:t xml:space="preserve"> establecimiento de salud</w:t>
        </w:r>
      </w:ins>
      <w:ins w:id="705" w:author="Regina Casanova" w:date="2018-06-20T13:02:00Z">
        <w:r>
          <w:t xml:space="preserve"> en </w:t>
        </w:r>
      </w:ins>
      <w:ins w:id="706" w:author="Regina Casanova" w:date="2018-06-20T13:04:00Z">
        <w:r>
          <w:t>específico</w:t>
        </w:r>
      </w:ins>
      <w:ins w:id="707" w:author="Regina Casanova" w:date="2018-06-20T13:02:00Z">
        <w:r>
          <w:t xml:space="preserve"> o realizar filtros a nivel nacional, regional o distrital donde pudieran ver </w:t>
        </w:r>
      </w:ins>
      <w:ins w:id="708" w:author="Regina Casanova" w:date="2018-06-20T13:03:00Z">
        <w:r>
          <w:t>estadísticas</w:t>
        </w:r>
      </w:ins>
      <w:ins w:id="709" w:author="Regina Casanova" w:date="2018-06-20T13:02:00Z">
        <w:r>
          <w:t xml:space="preserve"> </w:t>
        </w:r>
      </w:ins>
      <w:ins w:id="710" w:author="Regina Casanova" w:date="2018-06-20T13:03:00Z">
        <w:r>
          <w:t xml:space="preserve">de diversos establecimientos de salud con el fin que los ciudadanos pudieran tomar decisiones sobre donde les </w:t>
        </w:r>
      </w:ins>
      <w:ins w:id="711" w:author="Regina Casanova" w:date="2018-06-20T13:04:00Z">
        <w:r>
          <w:t>convenía</w:t>
        </w:r>
      </w:ins>
      <w:ins w:id="712" w:author="Regina Casanova" w:date="2018-06-20T13:03:00Z">
        <w:r>
          <w:t xml:space="preserve"> buscar atención </w:t>
        </w:r>
      </w:ins>
      <w:ins w:id="713" w:author="Regina Casanova" w:date="2018-06-20T13:04:00Z">
        <w:r w:rsidR="00F37427">
          <w:t>médica</w:t>
        </w:r>
      </w:ins>
      <w:ins w:id="714" w:author="Regina Casanova" w:date="2018-06-20T13:03:00Z">
        <w:r>
          <w:t xml:space="preserve"> y para el personal de SUSALUD, poder decidir donde era necesaria una fiscalizaci</w:t>
        </w:r>
      </w:ins>
      <w:ins w:id="715" w:author="Regina Casanova" w:date="2018-06-20T13:04:00Z">
        <w:r>
          <w:t xml:space="preserve">ón. En el caso de los gestores de IPRESS, </w:t>
        </w:r>
        <w:r w:rsidR="00F37427">
          <w:t xml:space="preserve">solo iban a poder visualizar estadísticas de la misma IPRESS para poder encontrar en </w:t>
        </w:r>
      </w:ins>
      <w:ins w:id="716" w:author="Regina Casanova" w:date="2018-06-20T13:05:00Z">
        <w:r w:rsidR="00F37427">
          <w:t>qué</w:t>
        </w:r>
      </w:ins>
      <w:ins w:id="717" w:author="Regina Casanova" w:date="2018-06-20T13:04:00Z">
        <w:r w:rsidR="00F37427">
          <w:t xml:space="preserve"> </w:t>
        </w:r>
      </w:ins>
      <w:ins w:id="718" w:author="Regina Casanova" w:date="2018-06-20T13:05:00Z">
        <w:r w:rsidR="00F37427">
          <w:t>áreas</w:t>
        </w:r>
      </w:ins>
      <w:ins w:id="719" w:author="Regina Casanova" w:date="2018-06-20T13:04:00Z">
        <w:r w:rsidR="00F37427">
          <w:t xml:space="preserve"> </w:t>
        </w:r>
      </w:ins>
      <w:ins w:id="720" w:author="Regina Casanova" w:date="2018-06-20T13:05:00Z">
        <w:r w:rsidR="00F37427">
          <w:t xml:space="preserve">era prioritario realizar proyectos de mejora. </w:t>
        </w:r>
      </w:ins>
    </w:p>
    <w:p w14:paraId="47AD0D7F" w14:textId="03E05929" w:rsidR="00F61885" w:rsidRDefault="00F61885" w:rsidP="00842BF2">
      <w:pPr>
        <w:pStyle w:val="Texto"/>
        <w:rPr>
          <w:ins w:id="721" w:author="Regina Casanova" w:date="2018-06-20T13:14:00Z"/>
        </w:rPr>
      </w:pPr>
      <w:ins w:id="722" w:author="Regina Casanova" w:date="2018-06-20T13:01:00Z">
        <w:r>
          <w:t xml:space="preserve">Finalmente, </w:t>
        </w:r>
      </w:ins>
      <w:ins w:id="723" w:author="Regina Casanova" w:date="2018-06-20T13:06:00Z">
        <w:r w:rsidR="00F37427">
          <w:t xml:space="preserve">se vio necesaria la creación de dos tipos de </w:t>
        </w:r>
      </w:ins>
      <w:ins w:id="724" w:author="Regina Casanova" w:date="2018-06-20T13:07:00Z">
        <w:r w:rsidR="00F37427">
          <w:t>páginas</w:t>
        </w:r>
      </w:ins>
      <w:ins w:id="725" w:author="Regina Casanova" w:date="2018-06-20T13:06:00Z">
        <w:r w:rsidR="00F37427">
          <w:t xml:space="preserve"> de ingreso, una para los ciudadanos donde se tenían que identificar con su </w:t>
        </w:r>
      </w:ins>
      <w:ins w:id="726" w:author="Regina Casanova" w:date="2018-06-20T13:07:00Z">
        <w:r w:rsidR="00F37427">
          <w:t>número</w:t>
        </w:r>
      </w:ins>
      <w:ins w:id="727" w:author="Regina Casanova" w:date="2018-06-20T13:06:00Z">
        <w:r w:rsidR="00F37427">
          <w:t xml:space="preserve"> de Documento </w:t>
        </w:r>
        <w:r w:rsidR="00F37427">
          <w:lastRenderedPageBreak/>
          <w:t>Nacional de Identidad</w:t>
        </w:r>
      </w:ins>
      <w:ins w:id="728" w:author="Regina Casanova" w:date="2018-06-20T13:12:00Z">
        <w:r w:rsidR="00F37427">
          <w:t xml:space="preserve"> (DNI)</w:t>
        </w:r>
      </w:ins>
      <w:ins w:id="729" w:author="Regina Casanova" w:date="2018-06-20T13:06:00Z">
        <w:r w:rsidR="00F37427">
          <w:t xml:space="preserve"> y se iba a validar dicho numero colocando la fecha de su nacimiento. </w:t>
        </w:r>
      </w:ins>
      <w:ins w:id="730" w:author="Regina Casanova" w:date="2018-06-20T13:07:00Z">
        <w:r w:rsidR="00F37427">
          <w:t xml:space="preserve">Esto se hizo </w:t>
        </w:r>
      </w:ins>
      <w:ins w:id="731"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732" w:author="Regina Casanova" w:date="2018-06-20T13:13:00Z">
        <w:r w:rsidR="00F37427">
          <w:t>página</w:t>
        </w:r>
      </w:ins>
      <w:ins w:id="733"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734" w:author="Regina Casanova" w:date="2018-06-20T13:15:00Z"/>
        </w:rPr>
      </w:pPr>
      <w:ins w:id="735" w:author="Regina Casanova" w:date="2018-06-20T13:15:00Z">
        <w:r>
          <w:t xml:space="preserve">Cabe resaltar que en esta parte, algunos requerimientos que se encuentran detallados en la tabla de requerimientos no fueron considerados para las primeras versiones del prototipo. </w:t>
        </w:r>
      </w:ins>
      <w:ins w:id="736" w:author="Regina Casanova" w:date="2018-06-20T13:16:00Z">
        <w:r>
          <w:t xml:space="preserve">Estos requerimientos eran los correspondientes a diferentes lenguajes con los que </w:t>
        </w:r>
      </w:ins>
      <w:ins w:id="737" w:author="Regina Casanova" w:date="2018-06-20T13:17:00Z">
        <w:r>
          <w:t>debería</w:t>
        </w:r>
      </w:ins>
      <w:ins w:id="738" w:author="Regina Casanova" w:date="2018-06-20T13:16:00Z">
        <w:r>
          <w:t xml:space="preserve"> contar el software</w:t>
        </w:r>
      </w:ins>
      <w:ins w:id="739" w:author="Regina Casanova" w:date="2018-06-20T13:17:00Z">
        <w:r>
          <w:t xml:space="preserve"> o</w:t>
        </w:r>
      </w:ins>
      <w:ins w:id="740" w:author="Regina Casanova" w:date="2018-06-20T13:16:00Z">
        <w:r>
          <w:t xml:space="preserve"> </w:t>
        </w:r>
      </w:ins>
      <w:ins w:id="741" w:author="Regina Casanova" w:date="2018-06-20T13:18:00Z">
        <w:r>
          <w:t>periodicidad</w:t>
        </w:r>
      </w:ins>
      <w:ins w:id="742" w:author="Regina Casanova" w:date="2018-06-20T13:16:00Z">
        <w:r>
          <w:t xml:space="preserve"> de un </w:t>
        </w:r>
      </w:ins>
      <w:ins w:id="743" w:author="Regina Casanova" w:date="2018-06-20T13:17:00Z">
        <w:r>
          <w:t>respaldo de la información almacenada dentro del software.</w:t>
        </w:r>
      </w:ins>
      <w:ins w:id="744" w:author="Regina Casanova" w:date="2018-06-20T13:18:00Z">
        <w:r>
          <w:t xml:space="preserve"> Ellos no fueron considerados ya que el alcance de este proyecto </w:t>
        </w:r>
      </w:ins>
      <w:ins w:id="745" w:author="Regina Casanova" w:date="2018-06-20T13:19:00Z">
        <w:r>
          <w:t>era menor a esos detalles que son de importancia para la implementación del software mas no para la ideación del diseño del mismo.</w:t>
        </w:r>
      </w:ins>
    </w:p>
    <w:p w14:paraId="6B807925" w14:textId="2265E012" w:rsidR="007A411A" w:rsidRPr="00BA156B" w:rsidRDefault="00331B1D" w:rsidP="00842BF2">
      <w:pPr>
        <w:pStyle w:val="Texto"/>
      </w:pPr>
      <w:ins w:id="746" w:author="Regina Casanova" w:date="2018-06-20T13:14:00Z">
        <w:r>
          <w:t xml:space="preserve">Con estas características de diseño </w:t>
        </w:r>
      </w:ins>
      <w:ins w:id="747" w:author="Regina Casanova" w:date="2018-06-20T13:21:00Z">
        <w:r w:rsidR="009D6532">
          <w:t xml:space="preserve">definidas en pantallas a diseñarse, se </w:t>
        </w:r>
      </w:ins>
      <w:del w:id="748" w:author="Regina Casanova" w:date="2018-06-20T13:21:00Z">
        <w:r w:rsidR="003E111A" w:rsidRPr="00BA156B" w:rsidDel="009D6532">
          <w:delText>P</w:delText>
        </w:r>
        <w:r w:rsidR="008D3E42" w:rsidRPr="00BA156B" w:rsidDel="009D6532">
          <w:delText xml:space="preserve">rimero se </w:delText>
        </w:r>
      </w:del>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749" w:author="Regina Casanova" w:date="2018-06-18T17:53:00Z">
        <w:r w:rsidR="00B561E1" w:rsidRPr="00BA156B" w:rsidDel="00E94926">
          <w:delText>sistema</w:delText>
        </w:r>
      </w:del>
      <w:ins w:id="750"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ins w:id="751" w:author="Regina Casanova" w:date="2018-06-20T13:21:00Z">
        <w:r w:rsidR="009D6532">
          <w:t>s los</w:t>
        </w:r>
      </w:ins>
      <w:del w:id="752" w:author="Regina Casanova" w:date="2018-06-20T13:21:00Z">
        <w:r w:rsidR="00766B86" w:rsidRPr="00BA156B" w:rsidDel="009D6532">
          <w:delText xml:space="preserve"> el</w:delText>
        </w:r>
      </w:del>
      <w:r w:rsidR="00766B86" w:rsidRPr="00BA156B">
        <w:t xml:space="preserve"> flujo</w:t>
      </w:r>
      <w:ins w:id="753" w:author="Regina Casanova" w:date="2018-06-20T13:21:00Z">
        <w:r w:rsidR="009D6532">
          <w:t>s</w:t>
        </w:r>
      </w:ins>
      <w:r w:rsidR="00766B86" w:rsidRPr="00BA156B">
        <w:t xml:space="preserve"> a seguir en</w:t>
      </w:r>
      <w:r w:rsidR="00B92B5C" w:rsidRPr="00BA156B">
        <w:t xml:space="preserve"> cada tipo d</w:t>
      </w:r>
      <w:r w:rsidR="00D5095B" w:rsidRPr="00BA156B">
        <w:t xml:space="preserve">e usuario en el </w:t>
      </w:r>
      <w:del w:id="754" w:author="Regina Casanova" w:date="2018-06-18T17:53:00Z">
        <w:r w:rsidR="00D5095B" w:rsidRPr="00BA156B" w:rsidDel="00E94926">
          <w:delText>sistema</w:delText>
        </w:r>
      </w:del>
      <w:ins w:id="755"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ins w:id="756" w:author="Regina Casanova" w:date="2018-06-20T13:22:00Z">
        <w:r w:rsidR="009D6532">
          <w:t>características de diseño antes planteadas</w:t>
        </w:r>
      </w:ins>
      <w:del w:id="757" w:author="Regina Casanova" w:date="2018-06-20T13:21:00Z">
        <w:r w:rsidR="001F439D" w:rsidRPr="00BA156B" w:rsidDel="009D6532">
          <w:delText>tareas</w:delText>
        </w:r>
      </w:del>
      <w:del w:id="758" w:author="Regina Casanova" w:date="2018-06-20T13:22:00Z">
        <w:r w:rsidR="001F439D" w:rsidRPr="00BA156B" w:rsidDel="009D6532">
          <w:delText xml:space="preserve"> de todos los usuarios</w:delText>
        </w:r>
      </w:del>
      <w:r w:rsidR="001F439D" w:rsidRPr="00BA156B">
        <w:t>.</w:t>
      </w:r>
      <w:del w:id="759"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ins w:id="760" w:author="Regina Casanova" w:date="2018-06-20T13:22:00Z">
        <w:r w:rsidR="009D6532">
          <w:t>objetivos</w:t>
        </w:r>
      </w:ins>
      <w:del w:id="761"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160297">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160297">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160297">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160297">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762" w:author="Regina Casanova" w:date="2018-06-18T17:53:00Z">
        <w:r w:rsidR="00A901F3" w:rsidRPr="00BA156B" w:rsidDel="00E94926">
          <w:delText>sistema</w:delText>
        </w:r>
      </w:del>
      <w:ins w:id="763" w:author="Regina Casanova" w:date="2018-06-18T17:53:00Z">
        <w:r w:rsidR="00E94926">
          <w:t>software</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764" w:name="_Toc511166315"/>
      <w:r w:rsidRPr="00BA156B">
        <w:rPr>
          <w:lang w:val="es-PE"/>
        </w:rPr>
        <w:t>Fase de Pruebas</w:t>
      </w:r>
      <w:bookmarkEnd w:id="764"/>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08009837" w14:textId="662D40F9"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w:t>
      </w:r>
      <w:r w:rsidR="00AC1607" w:rsidRPr="00BA156B">
        <w:lastRenderedPageBreak/>
        <w:t xml:space="preserve">que se pudo observar que los usuarios tienen una tendencia a buscar esta pantalla como un punto clave en su interacción con el </w:t>
      </w:r>
      <w:del w:id="765" w:author="Regina Casanova" w:date="2018-06-18T17:53:00Z">
        <w:r w:rsidR="00AC1607" w:rsidRPr="00BA156B" w:rsidDel="00E94926">
          <w:delText>sistema</w:delText>
        </w:r>
      </w:del>
      <w:ins w:id="766"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ins w:id="767" w:author="Regina Casanova" w:date="2018-06-18T23:52:00Z">
        <w:r w:rsidR="00EF41F7">
          <w:t>d</w:t>
        </w:r>
      </w:ins>
      <w:del w:id="768" w:author="Regina Casanova" w:date="2018-06-18T23:52:00Z">
        <w:r w:rsidR="00814F75" w:rsidRPr="00BA156B" w:rsidDel="00EF41F7">
          <w:delText xml:space="preserve">en </w:delText>
        </w:r>
      </w:del>
      <w:r w:rsidR="00814F75" w:rsidRPr="00BA156B">
        <w:t xml:space="preserve">el </w:t>
      </w:r>
      <w:del w:id="769" w:author="Regina Casanova" w:date="2018-06-18T17:53:00Z">
        <w:r w:rsidR="00814F75" w:rsidRPr="00BA156B" w:rsidDel="00E94926">
          <w:delText xml:space="preserve">sistema </w:delText>
        </w:r>
      </w:del>
      <w:ins w:id="770" w:author="Regina Casanova" w:date="2018-06-18T17:53:00Z">
        <w:r w:rsidR="00E94926">
          <w:t>software</w:t>
        </w:r>
      </w:ins>
      <w:ins w:id="771"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772" w:author="Regina Casanova" w:date="2018-06-18T17:53:00Z">
        <w:r w:rsidR="00814F75" w:rsidRPr="00BA156B" w:rsidDel="00E94926">
          <w:delText>sistema</w:delText>
        </w:r>
      </w:del>
      <w:ins w:id="773"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774" w:name="_Toc511166316"/>
      <w:r w:rsidRPr="00BA156B">
        <w:t>Personal de SUSALUD:</w:t>
      </w:r>
      <w:bookmarkEnd w:id="774"/>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lastRenderedPageBreak/>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775" w:name="_Toc511166317"/>
      <w:r w:rsidRPr="00BA156B">
        <w:t>Gestores de IPRESS:</w:t>
      </w:r>
      <w:bookmarkEnd w:id="775"/>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776" w:name="_Toc511166318"/>
      <w:r w:rsidRPr="00BA156B">
        <w:t>Ciudadanos:</w:t>
      </w:r>
      <w:bookmarkEnd w:id="776"/>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lastRenderedPageBreak/>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777" w:author="Regina Casanova" w:date="2018-06-18T17:53:00Z">
        <w:r w:rsidRPr="00BA156B" w:rsidDel="00E94926">
          <w:delText>sistema</w:delText>
        </w:r>
      </w:del>
      <w:ins w:id="778"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779" w:author="Regina Casanova" w:date="2018-06-18T17:53:00Z">
        <w:r w:rsidR="00465CE9" w:rsidRPr="00BA156B" w:rsidDel="00E94926">
          <w:delText>sistema</w:delText>
        </w:r>
      </w:del>
      <w:ins w:id="780"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781" w:author="Regina Casanova" w:date="2018-06-18T17:53:00Z">
        <w:r w:rsidRPr="00BA156B" w:rsidDel="00E94926">
          <w:delText>sistema</w:delText>
        </w:r>
      </w:del>
      <w:ins w:id="782"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783" w:author="Regina Casanova" w:date="2018-06-18T17:53:00Z">
        <w:r w:rsidRPr="00BA156B" w:rsidDel="00E94926">
          <w:delText xml:space="preserve">sistema </w:delText>
        </w:r>
      </w:del>
      <w:ins w:id="784" w:author="Regina Casanova" w:date="2018-06-18T17:53:00Z">
        <w:r w:rsidR="00E94926">
          <w:t>software</w:t>
        </w:r>
      </w:ins>
      <w:ins w:id="785" w:author="Regina Casanova" w:date="2018-06-18T17:39:00Z">
        <w:r w:rsidR="00234025">
          <w:t xml:space="preserve"> </w:t>
        </w:r>
      </w:ins>
      <w:r w:rsidRPr="00BA156B">
        <w:t xml:space="preserve">en algo funcional e inclusive algunos ofrecieron sus instalaciones para realizar pruebas piloto. El personal de SUSALUD vio el </w:t>
      </w:r>
      <w:del w:id="786" w:author="Regina Casanova" w:date="2018-06-18T17:53:00Z">
        <w:r w:rsidRPr="00BA156B" w:rsidDel="00E94926">
          <w:delText xml:space="preserve">sistema </w:delText>
        </w:r>
      </w:del>
      <w:ins w:id="787" w:author="Regina Casanova" w:date="2018-06-18T17:53:00Z">
        <w:r w:rsidR="00E94926">
          <w:t>software</w:t>
        </w:r>
      </w:ins>
      <w:ins w:id="788" w:author="Regina Casanova" w:date="2018-06-18T17:39:00Z">
        <w:r w:rsidR="00234025">
          <w:t xml:space="preserve"> </w:t>
        </w:r>
      </w:ins>
      <w:r w:rsidR="00465CE9" w:rsidRPr="00BA156B">
        <w:t>útil,</w:t>
      </w:r>
      <w:r w:rsidR="00616D11" w:rsidRPr="00BA156B">
        <w:t xml:space="preserve"> pero lo compararon con un </w:t>
      </w:r>
      <w:del w:id="789" w:author="Regina Casanova" w:date="2018-06-18T17:53:00Z">
        <w:r w:rsidR="00616D11" w:rsidRPr="00BA156B" w:rsidDel="00E94926">
          <w:delText xml:space="preserve">sistema </w:delText>
        </w:r>
      </w:del>
      <w:ins w:id="790" w:author="Regina Casanova" w:date="2018-06-18T17:53:00Z">
        <w:r w:rsidR="00E94926">
          <w:t>software</w:t>
        </w:r>
      </w:ins>
      <w:ins w:id="791"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792" w:author="Regina Casanova" w:date="2018-06-18T17:53:00Z">
        <w:r w:rsidR="00465CE9" w:rsidRPr="00BA156B" w:rsidDel="00E94926">
          <w:delText>sistema</w:delText>
        </w:r>
      </w:del>
      <w:ins w:id="793" w:author="Regina Casanova" w:date="2018-06-18T17:53:00Z">
        <w:r w:rsidR="00E94926">
          <w:t>software</w:t>
        </w:r>
      </w:ins>
      <w:r w:rsidR="00465CE9" w:rsidRPr="00BA156B">
        <w:t>,</w:t>
      </w:r>
      <w:r w:rsidRPr="00BA156B">
        <w:t xml:space="preserve"> </w:t>
      </w:r>
      <w:r w:rsidR="00616D11" w:rsidRPr="00BA156B">
        <w:lastRenderedPageBreak/>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794" w:name="_Toc511166319"/>
      <w:r w:rsidRPr="00BA156B">
        <w:lastRenderedPageBreak/>
        <w:t>Discusión</w:t>
      </w:r>
      <w:bookmarkEnd w:id="794"/>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1108910" w:rsidR="003700B5" w:rsidRDefault="00EA18EF" w:rsidP="00842BF2">
      <w:pPr>
        <w:pStyle w:val="Texto"/>
        <w:rPr>
          <w:ins w:id="795"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ins w:id="796" w:author="Regina Casanova" w:date="2018-06-20T13:29:00Z">
        <w:r w:rsidR="003700B5">
          <w:t xml:space="preserve"> encontraron</w:t>
        </w:r>
      </w:ins>
      <w:del w:id="797"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798"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615A9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6)","plainTextFormattedCitation":"(46)","previouslyFormattedCitation":"(46)"},"properties":{"noteIndex":0},"schema":"https://github.com/citation-style-language/schema/raw/master/csl-citation.json"}</w:instrText>
      </w:r>
      <w:r w:rsidR="00EC2BAF" w:rsidRPr="00BA156B">
        <w:fldChar w:fldCharType="separate"/>
      </w:r>
      <w:r w:rsidR="00615A96" w:rsidRPr="00615A96">
        <w:rPr>
          <w:noProof/>
        </w:rPr>
        <w:t>(46)</w:t>
      </w:r>
      <w:r w:rsidR="00EC2BAF" w:rsidRPr="00BA156B">
        <w:fldChar w:fldCharType="end"/>
      </w:r>
      <w:ins w:id="799" w:author="Regina Casanova" w:date="2018-06-20T13:31:00Z">
        <w:r w:rsidR="003700B5">
          <w:t xml:space="preserve"> que</w:t>
        </w:r>
      </w:ins>
      <w:del w:id="800" w:author="Regina Casanova" w:date="2018-06-20T13:31:00Z">
        <w:r w:rsidR="00BF27D4" w:rsidRPr="00BA156B" w:rsidDel="003700B5">
          <w:delText xml:space="preserve"> </w:delText>
        </w:r>
      </w:del>
      <w:ins w:id="801" w:author="Regina Casanova" w:date="2018-06-20T13:30:00Z">
        <w:r w:rsidR="003700B5">
          <w:t xml:space="preserve"> se trata de un s</w:t>
        </w:r>
      </w:ins>
      <w:ins w:id="802" w:author="Regina Casanova" w:date="2018-06-20T13:32:00Z">
        <w:r w:rsidR="003700B5">
          <w:t>ervicio web</w:t>
        </w:r>
      </w:ins>
      <w:ins w:id="803" w:author="Regina Casanova" w:date="2018-06-20T13:30:00Z">
        <w:r w:rsidR="003700B5">
          <w:t xml:space="preserve"> colgado en la </w:t>
        </w:r>
      </w:ins>
      <w:ins w:id="804" w:author="Regina Casanova" w:date="2018-06-20T13:31:00Z">
        <w:r w:rsidR="003700B5">
          <w:t>página</w:t>
        </w:r>
      </w:ins>
      <w:ins w:id="805" w:author="Regina Casanova" w:date="2018-06-20T13:30:00Z">
        <w:r w:rsidR="003700B5">
          <w:t xml:space="preserve"> web de la superintendencia de salud de Chile </w:t>
        </w:r>
      </w:ins>
      <w:ins w:id="806" w:author="Regina Casanova" w:date="2018-06-20T13:32:00Z">
        <w:r w:rsidR="003700B5">
          <w:t xml:space="preserve">en donde se reciben exclusivamente reclamos tanto para entidades prestadoras de salud </w:t>
        </w:r>
      </w:ins>
      <w:ins w:id="807" w:author="Regina Casanova" w:date="2018-06-20T13:33:00Z">
        <w:r w:rsidR="003700B5">
          <w:t>públicas</w:t>
        </w:r>
      </w:ins>
      <w:ins w:id="808" w:author="Regina Casanova" w:date="2018-06-20T13:32:00Z">
        <w:r w:rsidR="003700B5">
          <w:t xml:space="preserve"> y privadas</w:t>
        </w:r>
      </w:ins>
      <w:ins w:id="809" w:author="Regina Casanova" w:date="2018-06-20T13:33:00Z">
        <w:r w:rsidR="003700B5">
          <w:t xml:space="preserve">. Incluso permiten los reclamos correspondientes a los planes de seguro </w:t>
        </w:r>
      </w:ins>
      <w:ins w:id="810" w:author="Regina Casanova" w:date="2018-06-20T13:34:00Z">
        <w:r w:rsidR="003700B5">
          <w:t>públicos</w:t>
        </w:r>
      </w:ins>
      <w:ins w:id="811" w:author="Regina Casanova" w:date="2018-06-20T13:33:00Z">
        <w:r w:rsidR="003700B5">
          <w:t xml:space="preserve"> </w:t>
        </w:r>
      </w:ins>
      <w:ins w:id="812" w:author="Regina Casanova" w:date="2018-06-20T13:34:00Z">
        <w:r w:rsidR="003700B5">
          <w:t>y privados disponibles en dicho territori</w:t>
        </w:r>
        <w:r w:rsidR="002F7195">
          <w:t xml:space="preserve">o. Este </w:t>
        </w:r>
      </w:ins>
      <w:ins w:id="813" w:author="Regina Casanova" w:date="2018-06-20T13:37:00Z">
        <w:r w:rsidR="002F7195">
          <w:t>trámite</w:t>
        </w:r>
      </w:ins>
      <w:ins w:id="814" w:author="Regina Casanova" w:date="2018-06-20T13:34:00Z">
        <w:r w:rsidR="002F7195">
          <w:t xml:space="preserve"> es gratuito e involucra la solicitud de una serie de documentos </w:t>
        </w:r>
      </w:ins>
      <w:ins w:id="815" w:author="Regina Casanova" w:date="2018-06-20T13:35:00Z">
        <w:r w:rsidR="002F7195">
          <w:t xml:space="preserve">al ciudadano, como la cedula de identidad y un formulario de reclamos que debe cumplir ciertos requisitos para poder ser considerado como un reclamo valido. </w:t>
        </w:r>
      </w:ins>
      <w:ins w:id="816" w:author="Regina Casanova" w:date="2018-06-20T13:36:00Z">
        <w:r w:rsidR="002F7195">
          <w:t xml:space="preserve">El plazo de respuesta para estos reclamos es entre 60 y 140 días hábiles, lo cual representa el doble de tiempo que el máximo permitido en el territorio peruano. </w:t>
        </w:r>
      </w:ins>
      <w:ins w:id="817" w:author="Regina Casanova" w:date="2018-06-20T13:38:00Z">
        <w:r w:rsidR="002F7195">
          <w:t xml:space="preserve">Este servicio de la </w:t>
        </w:r>
      </w:ins>
      <w:ins w:id="818" w:author="Regina Casanova" w:date="2018-06-20T13:42:00Z">
        <w:r w:rsidR="002F7195">
          <w:t>Superintendencia</w:t>
        </w:r>
      </w:ins>
      <w:ins w:id="819" w:author="Regina Casanova" w:date="2018-06-20T13:38:00Z">
        <w:r w:rsidR="002F7195">
          <w:t xml:space="preserve"> de Salud de Chile tiene 3 formas </w:t>
        </w:r>
      </w:ins>
      <w:ins w:id="820" w:author="Regina Casanova" w:date="2018-06-20T13:39:00Z">
        <w:r w:rsidR="002F7195">
          <w:t xml:space="preserve">de ser presentado, en línea, en oficinas o por carta. En el caso de </w:t>
        </w:r>
      </w:ins>
      <w:ins w:id="821"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822" w:author="Regina Casanova" w:date="2018-06-20T13:41:00Z">
        <w:r w:rsidR="002F7195">
          <w:t xml:space="preserve">Adicionalmente, se puede revisar el estado de </w:t>
        </w:r>
        <w:r w:rsidR="002F7195">
          <w:lastRenderedPageBreak/>
          <w:t xml:space="preserve">la solicitud y hacer consultas sobre el caso </w:t>
        </w:r>
      </w:ins>
      <w:ins w:id="823" w:author="Regina Casanova" w:date="2018-06-20T13:42:00Z">
        <w:r w:rsidR="002F7195">
          <w:t>específico</w:t>
        </w:r>
      </w:ins>
      <w:ins w:id="824" w:author="Regina Casanova" w:date="2018-06-20T13:41:00Z">
        <w:r w:rsidR="002F7195">
          <w:t xml:space="preserve">. </w:t>
        </w:r>
      </w:ins>
      <w:ins w:id="825" w:author="Regina Casanova" w:date="2018-06-20T13:42:00Z">
        <w:r w:rsidR="002F7195">
          <w:t xml:space="preserve">Cuando se realiza el </w:t>
        </w:r>
      </w:ins>
      <w:ins w:id="826" w:author="Regina Casanova" w:date="2018-06-20T13:43:00Z">
        <w:r w:rsidR="002F7195">
          <w:t>trámite</w:t>
        </w:r>
      </w:ins>
      <w:ins w:id="827" w:author="Regina Casanova" w:date="2018-06-20T13:42:00Z">
        <w:r w:rsidR="002F7195">
          <w:t xml:space="preserve"> por oficina o carta, se necesita llevar los documentos necesarios y entregarlos explicando el motivo de la visita a la oficina o de enviarlo a alguna oficina cercana. </w:t>
        </w:r>
      </w:ins>
      <w:ins w:id="828" w:author="Regina Casanova" w:date="2018-06-20T13:44:00Z">
        <w:r w:rsidR="002F7195">
          <w:t xml:space="preserve">Cuando se </w:t>
        </w:r>
      </w:ins>
      <w:ins w:id="829" w:author="Regina Casanova" w:date="2018-06-20T13:45:00Z">
        <w:r w:rsidR="00944154">
          <w:t>intentó</w:t>
        </w:r>
      </w:ins>
      <w:ins w:id="830" w:author="Regina Casanova" w:date="2018-06-20T13:44:00Z">
        <w:r w:rsidR="002F7195">
          <w:t xml:space="preserve"> acceder al servicio en línea </w:t>
        </w:r>
        <w:r w:rsidR="00944154">
          <w:t>para colocar un reclamo</w:t>
        </w:r>
        <w:r w:rsidR="002F7195">
          <w:t xml:space="preserve">, no fue posible verificar como </w:t>
        </w:r>
      </w:ins>
      <w:ins w:id="831" w:author="Regina Casanova" w:date="2018-06-20T13:45:00Z">
        <w:r w:rsidR="00944154">
          <w:t>era</w:t>
        </w:r>
      </w:ins>
      <w:ins w:id="832" w:author="Regina Casanova" w:date="2018-06-20T13:44:00Z">
        <w:r w:rsidR="002F7195">
          <w:t xml:space="preserve"> </w:t>
        </w:r>
      </w:ins>
      <w:ins w:id="833" w:author="Regina Casanova" w:date="2018-06-20T13:45:00Z">
        <w:r w:rsidR="00944154">
          <w:t>internamente</w:t>
        </w:r>
      </w:ins>
      <w:ins w:id="834" w:author="Regina Casanova" w:date="2018-06-20T13:44:00Z">
        <w:r w:rsidR="002F7195">
          <w:t xml:space="preserve"> el software debido a que para </w:t>
        </w:r>
        <w:r w:rsidR="00944154">
          <w:t xml:space="preserve">crear un usuario, </w:t>
        </w:r>
      </w:ins>
      <w:ins w:id="835" w:author="Regina Casanova" w:date="2018-06-20T13:46:00Z">
        <w:r w:rsidR="00944154">
          <w:t>se necesitaba colocar</w:t>
        </w:r>
      </w:ins>
      <w:ins w:id="836" w:author="Regina Casanova" w:date="2018-06-20T13:44:00Z">
        <w:r w:rsidR="00944154">
          <w:t xml:space="preserve">, adicionalmente a nombre completo, correo </w:t>
        </w:r>
      </w:ins>
      <w:ins w:id="837" w:author="Regina Casanova" w:date="2018-06-20T13:45:00Z">
        <w:r w:rsidR="00944154">
          <w:t>electrónico</w:t>
        </w:r>
      </w:ins>
      <w:ins w:id="838" w:author="Regina Casanova" w:date="2018-06-20T13:44:00Z">
        <w:r w:rsidR="00944154">
          <w:t xml:space="preserve"> </w:t>
        </w:r>
      </w:ins>
      <w:ins w:id="839" w:author="Regina Casanova" w:date="2018-06-20T13:45:00Z">
        <w:r w:rsidR="00944154">
          <w:t xml:space="preserve">y pregunta secreta para seguridad, </w:t>
        </w:r>
      </w:ins>
      <w:ins w:id="840" w:author="Regina Casanova" w:date="2018-06-20T13:46:00Z">
        <w:r w:rsidR="00944154">
          <w:t>el número de cedula de identidad chilena y cuál era la aseguradora del ciudadano.</w:t>
        </w:r>
      </w:ins>
    </w:p>
    <w:p w14:paraId="5D5D3367" w14:textId="02E8F1E8" w:rsidR="00B9043C" w:rsidRDefault="00944154" w:rsidP="00842BF2">
      <w:pPr>
        <w:pStyle w:val="Texto"/>
        <w:rPr>
          <w:ins w:id="841" w:author="Regina Casanova" w:date="2018-06-20T14:19:00Z"/>
        </w:rPr>
      </w:pPr>
      <w:ins w:id="842" w:author="Regina Casanova" w:date="2018-06-20T13:50:00Z">
        <w:r>
          <w:t xml:space="preserve">Adicionalmente, se encontró una iniciativa similar </w:t>
        </w:r>
      </w:ins>
      <w:ins w:id="843" w:author="Regina Casanova" w:date="2018-06-20T13:47:00Z">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instrText>
        </w:r>
        <w:r w:rsidRPr="00BA156B">
          <w:fldChar w:fldCharType="separate"/>
        </w:r>
        <w:r w:rsidRPr="00615A96">
          <w:rPr>
            <w:noProof/>
          </w:rPr>
          <w:t>(47)</w:t>
        </w:r>
        <w:r w:rsidRPr="00BA156B">
          <w:fldChar w:fldCharType="end"/>
        </w:r>
        <w:r w:rsidRPr="00BA156B">
          <w:t>.</w:t>
        </w:r>
      </w:ins>
      <w:ins w:id="844" w:author="Regina Casanova" w:date="2018-06-20T13:50:00Z">
        <w:r>
          <w:t xml:space="preserve"> Esta iniciativa se encuentra liderada por el Ministerio de Salud </w:t>
        </w:r>
      </w:ins>
      <w:ins w:id="845" w:author="Regina Casanova" w:date="2018-06-20T14:10:00Z">
        <w:r w:rsidR="009475F4">
          <w:t xml:space="preserve">y Protección Social </w:t>
        </w:r>
      </w:ins>
      <w:ins w:id="846" w:author="Regina Casanova" w:date="2018-06-20T13:57:00Z">
        <w:r w:rsidR="00394525">
          <w:t xml:space="preserve">de </w:t>
        </w:r>
      </w:ins>
      <w:ins w:id="847" w:author="Regina Casanova" w:date="2018-06-20T13:50:00Z">
        <w:r w:rsidR="00394525">
          <w:t>Colombia</w:t>
        </w:r>
        <w:r>
          <w:t xml:space="preserve"> donde ponen a disposici</w:t>
        </w:r>
      </w:ins>
      <w:ins w:id="848" w:author="Regina Casanova" w:date="2018-06-20T13:51:00Z">
        <w:r>
          <w:t xml:space="preserve">ón de los ciudadanos un servicio web por el cual se pueden presentar peticiones, quejas, reclamos, sugerencias o denuncias. </w:t>
        </w:r>
      </w:ins>
      <w:ins w:id="849" w:author="Regina Casanova" w:date="2018-06-20T13:52:00Z">
        <w:r>
          <w:t>Este servicio web, cuenta con una página web donde explican detalladamente las competencias y ámbitos d</w:t>
        </w:r>
        <w:r w:rsidR="00B9043C">
          <w:t xml:space="preserve">ependiendo del tipo de </w:t>
        </w:r>
      </w:ins>
      <w:ins w:id="850" w:author="Regina Casanova" w:date="2018-06-20T14:22:00Z">
        <w:r w:rsidR="00B9043C">
          <w:t>petición</w:t>
        </w:r>
      </w:ins>
      <w:ins w:id="851" w:author="Regina Casanova" w:date="2018-06-20T13:52:00Z">
        <w:r>
          <w:t xml:space="preserve"> que el ciudadano tenga. </w:t>
        </w:r>
      </w:ins>
      <w:ins w:id="852" w:author="Regina Casanova" w:date="2018-06-20T13:53:00Z">
        <w:r>
          <w:t>Incluyen una sección donde, dependiendo del tipo de reclamo a ser presentado, indican al ciudadano a que entidad gubernamental dirigirse para hacer m</w:t>
        </w:r>
      </w:ins>
      <w:ins w:id="853" w:author="Regina Casanova" w:date="2018-06-20T13:54:00Z">
        <w:r>
          <w:t xml:space="preserve">ás específico su reclamo. </w:t>
        </w:r>
      </w:ins>
      <w:ins w:id="854" w:author="Regina Casanova" w:date="2018-06-20T13:55:00Z">
        <w:r>
          <w:t xml:space="preserve">Esta página web cuenta con un </w:t>
        </w:r>
      </w:ins>
      <w:ins w:id="855" w:author="Regina Casanova" w:date="2018-06-20T13:56:00Z">
        <w:r w:rsidR="00394525">
          <w:t>vínculo</w:t>
        </w:r>
      </w:ins>
      <w:ins w:id="856" w:author="Regina Casanova" w:date="2018-06-20T13:55:00Z">
        <w:r>
          <w:t xml:space="preserve"> a una sección de Preguntas Frecue</w:t>
        </w:r>
        <w:r w:rsidR="00394525">
          <w:t xml:space="preserve">ntes sobre los tipos de </w:t>
        </w:r>
      </w:ins>
      <w:ins w:id="857" w:author="Regina Casanova" w:date="2018-06-20T14:22:00Z">
        <w:r w:rsidR="00B9043C">
          <w:t>peticion</w:t>
        </w:r>
      </w:ins>
      <w:ins w:id="858" w:author="Regina Casanova" w:date="2018-06-20T14:01:00Z">
        <w:r w:rsidR="00394525">
          <w:t>es o dudas</w:t>
        </w:r>
      </w:ins>
      <w:ins w:id="859" w:author="Regina Casanova" w:date="2018-06-20T13:55:00Z">
        <w:r>
          <w:t xml:space="preserve"> que puedan </w:t>
        </w:r>
        <w:r w:rsidR="00394525">
          <w:t>presentarse</w:t>
        </w:r>
      </w:ins>
      <w:ins w:id="860" w:author="Regina Casanova" w:date="2018-06-20T14:01:00Z">
        <w:r w:rsidR="00394525">
          <w:t xml:space="preserve"> y como estos pueden ser resueltos</w:t>
        </w:r>
      </w:ins>
      <w:ins w:id="861" w:author="Regina Casanova" w:date="2018-06-20T13:55:00Z">
        <w:r w:rsidR="00394525">
          <w:t xml:space="preserve">. Estas preguntas frecuentes incluso se encuentran divididas en dos </w:t>
        </w:r>
      </w:ins>
      <w:ins w:id="862" w:author="Regina Casanova" w:date="2018-06-20T13:56:00Z">
        <w:r w:rsidR="00394525">
          <w:t xml:space="preserve">temáticas que se diferencian en Protección Social y en Salud específicamente. Dichas temáticas tienen adicionalmente </w:t>
        </w:r>
      </w:ins>
      <w:ins w:id="863" w:author="Regina Casanova" w:date="2018-06-20T13:57:00Z">
        <w:r w:rsidR="00394525">
          <w:t>sub-temáticas</w:t>
        </w:r>
      </w:ins>
      <w:ins w:id="864" w:author="Regina Casanova" w:date="2018-06-20T13:56:00Z">
        <w:r w:rsidR="00394525">
          <w:t xml:space="preserve"> con las que pueden orientar mejor a la </w:t>
        </w:r>
      </w:ins>
      <w:ins w:id="865" w:author="Regina Casanova" w:date="2018-06-20T13:57:00Z">
        <w:r w:rsidR="00394525">
          <w:t>ciudadanía</w:t>
        </w:r>
      </w:ins>
      <w:ins w:id="866" w:author="Regina Casanova" w:date="2018-06-20T13:56:00Z">
        <w:r w:rsidR="00394525">
          <w:t xml:space="preserve"> </w:t>
        </w:r>
      </w:ins>
      <w:ins w:id="867" w:author="Regina Casanova" w:date="2018-06-20T13:57:00Z">
        <w:r w:rsidR="00394525">
          <w:t>sobre diversos temas competentes al campo de acción del Ministerio de Salud</w:t>
        </w:r>
      </w:ins>
      <w:ins w:id="868" w:author="Regina Casanova" w:date="2018-06-20T14:10:00Z">
        <w:r w:rsidR="009475F4">
          <w:t xml:space="preserve"> y Protección Social</w:t>
        </w:r>
      </w:ins>
      <w:ins w:id="869" w:author="Regina Casanova" w:date="2018-06-20T13:57:00Z">
        <w:r w:rsidR="00394525">
          <w:t xml:space="preserve"> de Colombia.</w:t>
        </w:r>
      </w:ins>
      <w:ins w:id="870" w:author="Regina Casanova" w:date="2018-06-20T13:58:00Z">
        <w:r w:rsidR="00394525">
          <w:t xml:space="preserve"> </w:t>
        </w:r>
      </w:ins>
      <w:ins w:id="871" w:author="Regina Casanova" w:date="2018-06-20T14:00:00Z">
        <w:r w:rsidR="00394525">
          <w:t>Para todos</w:t>
        </w:r>
        <w:r w:rsidR="00B9043C">
          <w:t xml:space="preserve"> los tipos de </w:t>
        </w:r>
      </w:ins>
      <w:ins w:id="872" w:author="Regina Casanova" w:date="2018-06-20T14:22:00Z">
        <w:r w:rsidR="00B9043C">
          <w:t>peticion</w:t>
        </w:r>
      </w:ins>
      <w:ins w:id="873" w:author="Regina Casanova" w:date="2018-06-20T14:00:00Z">
        <w:r w:rsidR="00394525">
          <w:t>es que reciben, se encuentra una lista e</w:t>
        </w:r>
      </w:ins>
      <w:ins w:id="874" w:author="Regina Casanova" w:date="2018-06-20T13:58:00Z">
        <w:r w:rsidR="00394525">
          <w:t xml:space="preserve">n su </w:t>
        </w:r>
      </w:ins>
      <w:ins w:id="875" w:author="Regina Casanova" w:date="2018-06-20T14:00:00Z">
        <w:r w:rsidR="00394525">
          <w:t>página</w:t>
        </w:r>
      </w:ins>
      <w:ins w:id="876" w:author="Regina Casanova" w:date="2018-06-20T13:58:00Z">
        <w:r w:rsidR="00394525">
          <w:t xml:space="preserve"> principal </w:t>
        </w:r>
      </w:ins>
      <w:ins w:id="877" w:author="Regina Casanova" w:date="2018-06-20T14:00:00Z">
        <w:r w:rsidR="00394525">
          <w:t xml:space="preserve">donde </w:t>
        </w:r>
        <w:r w:rsidR="00394525">
          <w:lastRenderedPageBreak/>
          <w:t xml:space="preserve">explican las definiciones de cada uno y </w:t>
        </w:r>
      </w:ins>
      <w:ins w:id="878" w:author="Regina Casanova" w:date="2018-06-20T13:58:00Z">
        <w:r w:rsidR="00394525">
          <w:t>muestra</w:t>
        </w:r>
      </w:ins>
      <w:ins w:id="879" w:author="Regina Casanova" w:date="2018-06-20T14:01:00Z">
        <w:r w:rsidR="00394525">
          <w:t>n</w:t>
        </w:r>
      </w:ins>
      <w:ins w:id="880" w:author="Regina Casanova" w:date="2018-06-20T13:58:00Z">
        <w:r w:rsidR="00394525">
          <w:t xml:space="preserve"> los tiempo de respuesta que puede tomar cada tipo de </w:t>
        </w:r>
      </w:ins>
      <w:ins w:id="881" w:author="Regina Casanova" w:date="2018-06-20T14:23:00Z">
        <w:r w:rsidR="00B9043C">
          <w:t>petición</w:t>
        </w:r>
      </w:ins>
      <w:ins w:id="882" w:author="Regina Casanova" w:date="2018-06-20T13:58:00Z">
        <w:r w:rsidR="00394525">
          <w:t xml:space="preserve">, siendo el </w:t>
        </w:r>
      </w:ins>
      <w:ins w:id="883" w:author="Regina Casanova" w:date="2018-06-20T13:59:00Z">
        <w:r w:rsidR="00394525">
          <w:t>tiempo promedio de respuesta de 15 días</w:t>
        </w:r>
      </w:ins>
      <w:ins w:id="884" w:author="Regina Casanova" w:date="2018-06-20T14:00:00Z">
        <w:r w:rsidR="00394525">
          <w:t xml:space="preserve"> hábiles</w:t>
        </w:r>
      </w:ins>
      <w:ins w:id="885" w:author="Regina Casanova" w:date="2018-06-20T13:59:00Z">
        <w:r w:rsidR="00394525">
          <w:t xml:space="preserve">. Solo las consultas de un caso </w:t>
        </w:r>
      </w:ins>
      <w:ins w:id="886" w:author="Regina Casanova" w:date="2018-06-20T14:00:00Z">
        <w:r w:rsidR="00394525">
          <w:t>específico</w:t>
        </w:r>
      </w:ins>
      <w:ins w:id="887" w:author="Regina Casanova" w:date="2018-06-20T13:59:00Z">
        <w:r w:rsidR="00394525">
          <w:t xml:space="preserve"> puede tomar hasta 30 d</w:t>
        </w:r>
      </w:ins>
      <w:ins w:id="888" w:author="Regina Casanova" w:date="2018-06-20T14:00:00Z">
        <w:r w:rsidR="00394525">
          <w:t>ías hábiles de respuesta.</w:t>
        </w:r>
      </w:ins>
      <w:ins w:id="889" w:author="Regina Casanova" w:date="2018-06-20T14:03:00Z">
        <w:r w:rsidR="00394525">
          <w:t xml:space="preserve"> Cabe destacar que entre los tipos de </w:t>
        </w:r>
      </w:ins>
      <w:ins w:id="890" w:author="Regina Casanova" w:date="2018-06-20T14:23:00Z">
        <w:r w:rsidR="00B9043C">
          <w:t>petición</w:t>
        </w:r>
      </w:ins>
      <w:ins w:id="891" w:author="Regina Casanova" w:date="2018-06-20T14:03:00Z">
        <w:r w:rsidR="00394525">
          <w:t xml:space="preserve"> que se pueden presentar incluyen los llamados “Derechos de Petici</w:t>
        </w:r>
      </w:ins>
      <w:ins w:id="892" w:author="Regina Casanova" w:date="2018-06-20T14:04:00Z">
        <w:r w:rsidR="00394525">
          <w:t>ón” que pueden ser tanto de interés general o particular dependiendo si afecta o tiene relación con el p</w:t>
        </w:r>
        <w:r w:rsidR="009475F4">
          <w:t>eticionario. Esto representa un</w:t>
        </w:r>
      </w:ins>
      <w:ins w:id="893" w:author="Regina Casanova" w:date="2018-06-20T14:05:00Z">
        <w:r w:rsidR="009475F4">
          <w:t xml:space="preserve">a forma creativa de pedir sugerencias a la </w:t>
        </w:r>
      </w:ins>
      <w:ins w:id="894" w:author="Regina Casanova" w:date="2018-06-20T14:06:00Z">
        <w:r w:rsidR="009475F4">
          <w:t>ciudadanía</w:t>
        </w:r>
      </w:ins>
      <w:ins w:id="895" w:author="Regina Casanova" w:date="2018-06-20T14:05:00Z">
        <w:r w:rsidR="009475F4">
          <w:t xml:space="preserve"> </w:t>
        </w:r>
      </w:ins>
      <w:ins w:id="896" w:author="Regina Casanova" w:date="2018-06-20T14:06:00Z">
        <w:r w:rsidR="009475F4">
          <w:t xml:space="preserve">sin necesidad de que tenga que haber ocurrido un hecho negativo y que puedan representar una mejora en el servicio de salud brindado. </w:t>
        </w:r>
      </w:ins>
      <w:ins w:id="897" w:author="Regina Casanova" w:date="2018-06-20T14:07:00Z">
        <w:r w:rsidR="009475F4">
          <w:t xml:space="preserve">Ellos cuentan con una diferenciación entre el </w:t>
        </w:r>
      </w:ins>
      <w:ins w:id="898" w:author="Regina Casanova" w:date="2018-06-20T14:08:00Z">
        <w:r w:rsidR="009475F4">
          <w:t>término</w:t>
        </w:r>
      </w:ins>
      <w:ins w:id="899" w:author="Regina Casanova" w:date="2018-06-20T14:07:00Z">
        <w:r w:rsidR="009475F4">
          <w:t xml:space="preserve"> “Queja” y “Reclamo” donde el primero es exclusivo para conductas inadecuadas del personal mientras que la segunda es para deficiencias en la prestaci</w:t>
        </w:r>
      </w:ins>
      <w:ins w:id="900" w:author="Regina Casanova" w:date="2018-06-20T14:08:00Z">
        <w:r w:rsidR="009475F4">
          <w:t>ón de servicios que ofrecen. Esta diferenciación resulta mucho más especifica que la diferenciaci</w:t>
        </w:r>
      </w:ins>
      <w:ins w:id="901" w:author="Regina Casanova" w:date="2018-06-20T14:09:00Z">
        <w:r w:rsidR="009475F4">
          <w:t xml:space="preserve">ón de los mismos términos en el Perú. Por </w:t>
        </w:r>
      </w:ins>
      <w:ins w:id="902" w:author="Regina Casanova" w:date="2018-06-20T14:10:00Z">
        <w:r w:rsidR="009475F4">
          <w:t>último</w:t>
        </w:r>
      </w:ins>
      <w:ins w:id="903" w:author="Regina Casanova" w:date="2018-06-20T14:09:00Z">
        <w:r w:rsidR="009475F4">
          <w:t xml:space="preserve">, ellos cuentan con el </w:t>
        </w:r>
      </w:ins>
      <w:ins w:id="904" w:author="Regina Casanova" w:date="2018-06-20T14:10:00Z">
        <w:r w:rsidR="009475F4">
          <w:t>término</w:t>
        </w:r>
      </w:ins>
      <w:ins w:id="905" w:author="Regina Casanova" w:date="2018-06-20T14:09:00Z">
        <w:r w:rsidR="009475F4">
          <w:t xml:space="preserve"> “Denuncia” el cual se utiliza para conductas posiblemente irregulares </w:t>
        </w:r>
      </w:ins>
      <w:ins w:id="906" w:author="Regina Casanova" w:date="2018-06-20T14:10:00Z">
        <w:r w:rsidR="009475F4">
          <w:t xml:space="preserve">que involucren </w:t>
        </w:r>
      </w:ins>
      <w:ins w:id="907" w:author="Regina Casanova" w:date="2018-06-20T14:09:00Z">
        <w:r w:rsidR="009475F4">
          <w:t xml:space="preserve">las funciones, decisiones o intereses </w:t>
        </w:r>
      </w:ins>
      <w:ins w:id="908" w:author="Regina Casanova" w:date="2018-06-20T14:10:00Z">
        <w:r w:rsidR="009475F4">
          <w:t>de los funcionarios del Ministerio de Salud y Protección Social.</w:t>
        </w:r>
      </w:ins>
      <w:ins w:id="909" w:author="Regina Casanova" w:date="2018-06-20T14:11:00Z">
        <w:r w:rsidR="00EE5DBF">
          <w:t xml:space="preserve"> Es</w:t>
        </w:r>
      </w:ins>
      <w:ins w:id="910" w:author="Regina Casanova" w:date="2018-06-20T14:12:00Z">
        <w:r w:rsidR="00EE5DBF">
          <w:t>ta diferenciación resulta adecuada para poder encontrar fallas de una forma m</w:t>
        </w:r>
      </w:ins>
      <w:ins w:id="911" w:author="Regina Casanova" w:date="2018-06-20T14:13:00Z">
        <w:r w:rsidR="00EE5DBF">
          <w:t xml:space="preserve">ás directa y concisa. Cuando se </w:t>
        </w:r>
      </w:ins>
      <w:ins w:id="912" w:author="Regina Casanova" w:date="2018-06-20T14:16:00Z">
        <w:r w:rsidR="00B9043C">
          <w:t>ingresó</w:t>
        </w:r>
      </w:ins>
      <w:ins w:id="913" w:author="Regina Casanova" w:date="2018-06-20T14:13:00Z">
        <w:r w:rsidR="00EE5DBF">
          <w:t xml:space="preserve"> al sistema web</w:t>
        </w:r>
      </w:ins>
      <w:ins w:id="914" w:author="Regina Casanova" w:date="2018-06-20T14:15:00Z">
        <w:r w:rsidR="00EE5DBF">
          <w:t xml:space="preserve"> </w:t>
        </w:r>
      </w:ins>
      <w:ins w:id="915" w:author="Regina Casanova" w:date="2018-06-20T14:16:00Z">
        <w:r w:rsidR="00B9043C">
          <w:fldChar w:fldCharType="begin" w:fldLock="1"/>
        </w:r>
      </w:ins>
      <w:r w:rsidR="00B9043C">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48)","plainTextFormattedCitation":"(48)","previouslyFormattedCitation":"(48)"},"properties":{"noteIndex":0},"schema":"https://github.com/citation-style-language/schema/raw/master/csl-citation.json"}</w:instrText>
      </w:r>
      <w:r w:rsidR="00B9043C">
        <w:fldChar w:fldCharType="separate"/>
      </w:r>
      <w:r w:rsidR="00B9043C" w:rsidRPr="00B9043C">
        <w:rPr>
          <w:noProof/>
        </w:rPr>
        <w:t>(48)</w:t>
      </w:r>
      <w:ins w:id="916" w:author="Regina Casanova" w:date="2018-06-20T14:16:00Z">
        <w:r w:rsidR="00B9043C">
          <w:fldChar w:fldCharType="end"/>
        </w:r>
      </w:ins>
      <w:ins w:id="917" w:author="Regina Casanova" w:date="2018-06-20T14:13:00Z">
        <w:r w:rsidR="00EE5DBF">
          <w:t xml:space="preserve"> se encontró una sola pantalla donde</w:t>
        </w:r>
      </w:ins>
      <w:ins w:id="918" w:author="Regina Casanova" w:date="2018-06-20T14:15:00Z">
        <w:r w:rsidR="00EE5DBF">
          <w:t>, depen</w:t>
        </w:r>
        <w:r w:rsidR="00B9043C">
          <w:t xml:space="preserve">diendo en cual tipo de </w:t>
        </w:r>
      </w:ins>
      <w:ins w:id="919" w:author="Regina Casanova" w:date="2018-06-20T14:23:00Z">
        <w:r w:rsidR="00B9043C">
          <w:t>petición</w:t>
        </w:r>
      </w:ins>
      <w:ins w:id="920" w:author="Regina Casanova" w:date="2018-06-20T14:15:00Z">
        <w:r w:rsidR="00EE5DBF">
          <w:t xml:space="preserve"> se hubiera seleccionado en la anterior p</w:t>
        </w:r>
        <w:r w:rsidR="00B9043C">
          <w:t>ágina web,</w:t>
        </w:r>
      </w:ins>
      <w:ins w:id="921" w:author="Regina Casanova" w:date="2018-06-20T14:18:00Z">
        <w:r w:rsidR="00B9043C">
          <w:t xml:space="preserve"> </w:t>
        </w:r>
      </w:ins>
      <w:ins w:id="922" w:author="Regina Casanova" w:date="2018-06-20T14:19:00Z">
        <w:r w:rsidR="00B9043C">
          <w:t xml:space="preserve">me </w:t>
        </w:r>
      </w:ins>
      <w:ins w:id="923" w:author="Regina Casanova" w:date="2018-06-20T14:20:00Z">
        <w:r w:rsidR="00B9043C">
          <w:t>pedía</w:t>
        </w:r>
      </w:ins>
      <w:ins w:id="924" w:author="Regina Casanova" w:date="2018-06-20T14:18:00Z">
        <w:r w:rsidR="00B9043C">
          <w:t xml:space="preserve"> identificarme incluso </w:t>
        </w:r>
      </w:ins>
      <w:ins w:id="925" w:author="Regina Casanova" w:date="2018-06-20T14:19:00Z">
        <w:r w:rsidR="00B9043C">
          <w:t xml:space="preserve">con una cedula de identidad la cual se validaba con los nombres y apellidos de la persona. En esta </w:t>
        </w:r>
      </w:ins>
      <w:ins w:id="926" w:author="Regina Casanova" w:date="2018-06-20T14:20:00Z">
        <w:r w:rsidR="00B9043C">
          <w:t>web adicionalmente me permitían adjuntar archivos en formato de imagen o documento para soportar mi petición. Algo que llama mucho la atenci</w:t>
        </w:r>
      </w:ins>
      <w:ins w:id="927"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928" w:author="Regina Casanova" w:date="2018-06-20T13:30:00Z"/>
        </w:rPr>
      </w:pPr>
      <w:ins w:id="929" w:author="Regina Casanova" w:date="2018-06-20T14:27:00Z">
        <w:r>
          <w:t xml:space="preserve">En ambas iniciativas, se vio la presencia de una página web que acompañaba al software web donde se explicaban los alcances y rangos de acción tanto de la </w:t>
        </w:r>
      </w:ins>
      <w:ins w:id="930" w:author="Regina Casanova" w:date="2018-06-20T14:28:00Z">
        <w:r>
          <w:t>S</w:t>
        </w:r>
      </w:ins>
      <w:ins w:id="931" w:author="Regina Casanova" w:date="2018-06-20T14:27:00Z">
        <w:r>
          <w:t xml:space="preserve">uperintendencia </w:t>
        </w:r>
      </w:ins>
      <w:ins w:id="932" w:author="Regina Casanova" w:date="2018-06-20T14:28:00Z">
        <w:r>
          <w:t xml:space="preserve">en Salud de Chile </w:t>
        </w:r>
      </w:ins>
      <w:ins w:id="933" w:author="Regina Casanova" w:date="2018-06-20T14:27:00Z">
        <w:r>
          <w:t>como del Ministerio de Salud y Protecci</w:t>
        </w:r>
      </w:ins>
      <w:ins w:id="934" w:author="Regina Casanova" w:date="2018-06-20T14:28:00Z">
        <w:r>
          <w:t xml:space="preserve">ón Social de Colombia. Se </w:t>
        </w:r>
        <w:r w:rsidR="00917B46">
          <w:t xml:space="preserve">resalta su importancia ya que sin dicha página web, no se podría entender cómo funciona y para que debe ser utilizado. </w:t>
        </w:r>
      </w:ins>
      <w:ins w:id="935" w:author="Regina Casanova" w:date="2018-06-20T14:29:00Z">
        <w:r w:rsidR="00917B46">
          <w:t>Esto también debería ser parte del sistema web peruano en el momento que se implemente para poder evitar c</w:t>
        </w:r>
      </w:ins>
      <w:ins w:id="936" w:author="Regina Casanova" w:date="2018-06-20T14:30:00Z">
        <w:r w:rsidR="00917B46">
          <w:t>reencias</w:t>
        </w:r>
      </w:ins>
      <w:ins w:id="937" w:author="Regina Casanova" w:date="2018-06-20T14:29:00Z">
        <w:r w:rsidR="00917B46">
          <w:t xml:space="preserve"> </w:t>
        </w:r>
      </w:ins>
      <w:ins w:id="938" w:author="Regina Casanova" w:date="2018-06-20T14:30:00Z">
        <w:r w:rsidR="00917B46">
          <w:t>erróneas en la población.</w:t>
        </w:r>
      </w:ins>
      <w:ins w:id="939" w:author="Regina Casanova" w:date="2018-06-20T14:29:00Z">
        <w:r w:rsidR="00917B46">
          <w:t xml:space="preserve"> </w:t>
        </w:r>
      </w:ins>
    </w:p>
    <w:p w14:paraId="67EE9058" w14:textId="575E077A" w:rsidR="00DB0C2C" w:rsidRDefault="0005010F" w:rsidP="00842BF2">
      <w:pPr>
        <w:pStyle w:val="Texto"/>
        <w:rPr>
          <w:ins w:id="940" w:author="Regina Casanova" w:date="2018-06-20T16:24:00Z"/>
        </w:rPr>
      </w:pPr>
      <w:ins w:id="941" w:author="Regina Casanova" w:date="2018-06-20T14:32:00Z">
        <w:r>
          <w:t xml:space="preserve">Sin embargo, </w:t>
        </w:r>
        <w:r w:rsidRPr="00BA156B">
          <w:t xml:space="preserve">no queda claro si </w:t>
        </w:r>
        <w:r>
          <w:t xml:space="preserve">en </w:t>
        </w:r>
      </w:ins>
      <w:del w:id="942" w:author="Regina Casanova" w:date="2018-06-20T13:29:00Z">
        <w:r w:rsidR="00BF27D4" w:rsidRPr="00BA156B" w:rsidDel="003700B5">
          <w:delText xml:space="preserve">como en Colombia </w:delText>
        </w:r>
        <w:r w:rsidR="00EC2BAF" w:rsidRPr="00BA156B" w:rsidDel="003700B5">
          <w:fldChar w:fldCharType="begin" w:fldLock="1"/>
        </w:r>
        <w:r w:rsidR="00615A96" w:rsidRPr="003700B5" w:rsidDel="003700B5">
          <w:del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delInstrText>
        </w:r>
        <w:r w:rsidR="00EC2BAF" w:rsidRPr="00BA156B" w:rsidDel="003700B5">
          <w:fldChar w:fldCharType="separate"/>
        </w:r>
        <w:r w:rsidR="00615A96" w:rsidRPr="003700B5" w:rsidDel="003700B5">
          <w:rPr>
            <w:noProof/>
          </w:rPr>
          <w:delText>(47)</w:delText>
        </w:r>
        <w:r w:rsidR="00EC2BAF" w:rsidRPr="00BA156B" w:rsidDel="003700B5">
          <w:fldChar w:fldCharType="end"/>
        </w:r>
        <w:r w:rsidR="00BF27D4" w:rsidRPr="00BA156B" w:rsidDel="003700B5">
          <w:delText xml:space="preserve">. </w:delText>
        </w:r>
      </w:del>
      <w:ins w:id="943" w:author="Regina Casanova" w:date="2018-06-20T14:32:00Z">
        <w:r>
          <w:t>e</w:t>
        </w:r>
      </w:ins>
      <w:del w:id="944" w:author="Regina Casanova" w:date="2018-06-20T14:32:00Z">
        <w:r w:rsidR="00BF27D4" w:rsidRPr="00BA156B" w:rsidDel="0005010F">
          <w:delText>E</w:delText>
        </w:r>
      </w:del>
      <w:r w:rsidR="00BF27D4" w:rsidRPr="00BA156B">
        <w:t xml:space="preserve">stas herramientas informáticas </w:t>
      </w:r>
      <w:del w:id="945"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1994E78C" w:rsidR="00B26FA3" w:rsidRDefault="00B26FA3" w:rsidP="00842BF2">
      <w:pPr>
        <w:pStyle w:val="Texto"/>
        <w:rPr>
          <w:ins w:id="946" w:author="Regina Casanova" w:date="2018-06-20T13:29:00Z"/>
        </w:rPr>
      </w:pPr>
      <w:ins w:id="947" w:author="Regina Casanova" w:date="2018-06-20T16:26:00Z">
        <w:r>
          <w:t xml:space="preserve">Existen </w:t>
        </w:r>
      </w:ins>
      <w:ins w:id="948" w:author="Regina Casanova" w:date="2018-06-20T16:39:00Z">
        <w:r w:rsidR="006839BB">
          <w:t xml:space="preserve">diversos </w:t>
        </w:r>
      </w:ins>
      <w:ins w:id="949" w:author="Regina Casanova" w:date="2018-06-20T16:26:00Z">
        <w:r>
          <w:t xml:space="preserve">estudios </w:t>
        </w:r>
      </w:ins>
      <w:ins w:id="950" w:author="Regina Casanova" w:date="2018-06-20T16:27:00Z">
        <w:r>
          <w:t xml:space="preserve">hechos </w:t>
        </w:r>
      </w:ins>
      <w:ins w:id="951" w:author="Regina Casanova" w:date="2018-06-20T16:39:00Z">
        <w:r w:rsidR="006839BB">
          <w:t xml:space="preserve">en Argentina </w:t>
        </w:r>
      </w:ins>
      <w:ins w:id="952" w:author="Regina Casanova" w:date="2018-06-20T16:26:00Z">
        <w:r>
          <w:t xml:space="preserve">donde utilizan la metodología UCD </w:t>
        </w:r>
      </w:ins>
      <w:ins w:id="953" w:author="Regina Casanova" w:date="2018-06-20T16:31:00Z">
        <w:r>
          <w:t>en sistemas informáticos clínicos donde demostraron que</w:t>
        </w:r>
      </w:ins>
      <w:ins w:id="954" w:author="Regina Casanova" w:date="2018-06-20T16:40:00Z">
        <w:r w:rsidR="006839BB">
          <w:t xml:space="preserve"> el</w:t>
        </w:r>
      </w:ins>
      <w:ins w:id="955" w:author="Regina Casanova" w:date="2018-06-20T16:41:00Z">
        <w:r w:rsidR="006839BB">
          <w:t xml:space="preserve"> uso de la metodología en el</w:t>
        </w:r>
      </w:ins>
      <w:ins w:id="956" w:author="Regina Casanova" w:date="2018-06-20T16:40:00Z">
        <w:r w:rsidR="006839BB">
          <w:t xml:space="preserve"> re-diseño de </w:t>
        </w:r>
      </w:ins>
      <w:ins w:id="957" w:author="Regina Casanova" w:date="2018-06-20T16:32:00Z">
        <w:r>
          <w:t xml:space="preserve">un sistema de </w:t>
        </w:r>
      </w:ins>
      <w:ins w:id="958" w:author="Regina Casanova" w:date="2018-06-20T16:31:00Z">
        <w:r>
          <w:t xml:space="preserve">alertas </w:t>
        </w:r>
      </w:ins>
      <w:ins w:id="959" w:author="Regina Casanova" w:date="2018-06-20T16:40:00Z">
        <w:r w:rsidR="006839BB">
          <w:t>en</w:t>
        </w:r>
      </w:ins>
      <w:ins w:id="960" w:author="Regina Casanova" w:date="2018-06-20T16:33:00Z">
        <w:r>
          <w:t xml:space="preserve"> una historia clínica electrónica,</w:t>
        </w:r>
      </w:ins>
      <w:ins w:id="961" w:author="Regina Casanova" w:date="2018-06-20T16:34:00Z">
        <w:r w:rsidR="006839BB">
          <w:t xml:space="preserve"> result</w:t>
        </w:r>
      </w:ins>
      <w:ins w:id="962" w:author="Regina Casanova" w:date="2018-06-20T16:41:00Z">
        <w:r w:rsidR="006839BB">
          <w:t>ó</w:t>
        </w:r>
      </w:ins>
      <w:ins w:id="963" w:author="Regina Casanova" w:date="2018-06-20T16:34:00Z">
        <w:r>
          <w:t xml:space="preserve"> en alertas más usables, efectivas y satisfactorias </w:t>
        </w:r>
        <w:r w:rsidR="006839BB">
          <w:t xml:space="preserve">que las alertas diseñadas utilizando </w:t>
        </w:r>
      </w:ins>
      <w:ins w:id="964" w:author="Regina Casanova" w:date="2018-06-20T16:35:00Z">
        <w:r w:rsidR="006839BB">
          <w:t>técnicas</w:t>
        </w:r>
      </w:ins>
      <w:ins w:id="965" w:author="Regina Casanova" w:date="2018-06-20T16:34:00Z">
        <w:r w:rsidR="006839BB">
          <w:t xml:space="preserve"> </w:t>
        </w:r>
      </w:ins>
      <w:ins w:id="966" w:author="Regina Casanova" w:date="2018-06-20T16:35:00Z">
        <w:r w:rsidR="006839BB">
          <w:t xml:space="preserve">de ingeniería de software tradicional </w:t>
        </w:r>
      </w:ins>
      <w:ins w:id="967" w:author="Regina Casanova" w:date="2018-06-20T16:36:00Z">
        <w:r w:rsidR="006839BB">
          <w:fldChar w:fldCharType="begin" w:fldLock="1"/>
        </w:r>
      </w:ins>
      <w:r w:rsidR="006839BB">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49)"},"properties":{"noteIndex":0},"schema":"https://github.com/citation-style-language/schema/raw/master/csl-citation.json"}</w:instrText>
      </w:r>
      <w:r w:rsidR="006839BB">
        <w:fldChar w:fldCharType="separate"/>
      </w:r>
      <w:r w:rsidR="006839BB" w:rsidRPr="006839BB">
        <w:rPr>
          <w:noProof/>
        </w:rPr>
        <w:t>(49)</w:t>
      </w:r>
      <w:ins w:id="968" w:author="Regina Casanova" w:date="2018-06-20T16:36:00Z">
        <w:r w:rsidR="006839BB">
          <w:fldChar w:fldCharType="end"/>
        </w:r>
      </w:ins>
      <w:ins w:id="969" w:author="Regina Casanova" w:date="2018-06-20T16:41:00Z">
        <w:r w:rsidR="006839BB">
          <w:t xml:space="preserve">. También mostraron </w:t>
        </w:r>
      </w:ins>
      <w:ins w:id="970" w:author="Regina Casanova" w:date="2018-06-20T16:38:00Z">
        <w:r w:rsidR="006839BB">
          <w:t xml:space="preserve">que </w:t>
        </w:r>
      </w:ins>
      <w:ins w:id="971" w:author="Regina Casanova" w:date="2018-06-20T16:42:00Z">
        <w:r w:rsidR="006839BB">
          <w:t>el re-diseño de registros utilizando esta metodología hizo que los enfermeros encargados en el llenado de información de los pacientes se sintieran m</w:t>
        </w:r>
      </w:ins>
      <w:ins w:id="972" w:author="Regina Casanova" w:date="2018-06-20T16:43:00Z">
        <w:r w:rsidR="006839BB">
          <w:t>ás satisfechos y pudieran encontrar un balance entre las necesidades de enfermeros y los requerimientos de la institución</w:t>
        </w:r>
      </w:ins>
      <w:ins w:id="973" w:author="Regina Casanova" w:date="2018-06-20T16:50:00Z">
        <w:r w:rsidR="006839BB">
          <w:t xml:space="preserve"> </w:t>
        </w:r>
      </w:ins>
      <w:ins w:id="974" w:author="Regina Casanova" w:date="2018-06-20T16:51:00Z">
        <w:r w:rsidR="006839BB">
          <w:fldChar w:fldCharType="begin" w:fldLock="1"/>
        </w:r>
      </w:ins>
      <w:r w:rsidR="006839BB">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operties":{"noteIndex":0},"schema":"https://github.com/citation-style-language/schema/raw/master/csl-citation.json"}</w:instrText>
      </w:r>
      <w:r w:rsidR="006839BB">
        <w:fldChar w:fldCharType="separate"/>
      </w:r>
      <w:r w:rsidR="006839BB" w:rsidRPr="006839BB">
        <w:rPr>
          <w:noProof/>
        </w:rPr>
        <w:t>(50)</w:t>
      </w:r>
      <w:ins w:id="975" w:author="Regina Casanova" w:date="2018-06-20T16:51:00Z">
        <w:r w:rsidR="006839BB">
          <w:fldChar w:fldCharType="end"/>
        </w:r>
      </w:ins>
      <w:ins w:id="976" w:author="Regina Casanova" w:date="2018-06-20T16:43:00Z">
        <w:r w:rsidR="006839BB">
          <w:t>.</w:t>
        </w:r>
      </w:ins>
      <w:ins w:id="977" w:author="Regina Casanova" w:date="2018-06-20T16:51:00Z">
        <w:r w:rsidR="006839BB">
          <w:t xml:space="preserve"> En </w:t>
        </w:r>
      </w:ins>
      <w:ins w:id="978" w:author="Regina Casanova" w:date="2018-06-20T16:43:00Z">
        <w:r w:rsidR="007A641A">
          <w:t xml:space="preserve">dichos estudios, la </w:t>
        </w:r>
      </w:ins>
      <w:ins w:id="979" w:author="Regina Casanova" w:date="2018-06-20T16:52:00Z">
        <w:r w:rsidR="007A641A">
          <w:t>participación de los usuarios finales del software fueron cruciales</w:t>
        </w:r>
      </w:ins>
      <w:ins w:id="980" w:author="Regina Casanova" w:date="2018-06-20T16:58:00Z">
        <w:r w:rsidR="007A641A">
          <w:t xml:space="preserve"> para conseguir los objetivos deseados</w:t>
        </w:r>
      </w:ins>
      <w:ins w:id="981" w:author="Regina Casanova" w:date="2018-06-20T16:52:00Z">
        <w:r w:rsidR="007A641A">
          <w:t xml:space="preserve">, en el primer estudio se realizaron </w:t>
        </w:r>
      </w:ins>
      <w:ins w:id="982"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983" w:author="Regina Casanova" w:date="2018-06-20T16:54:00Z">
        <w:r w:rsidR="007A641A">
          <w:t xml:space="preserve">ón. </w:t>
        </w:r>
      </w:ins>
      <w:ins w:id="984" w:author="Regina Casanova" w:date="2018-06-20T16:59:00Z">
        <w:r w:rsidR="007A641A">
          <w:t>Asimismo</w:t>
        </w:r>
      </w:ins>
      <w:ins w:id="985" w:author="Regina Casanova" w:date="2018-06-20T16:58:00Z">
        <w:r w:rsidR="007A641A">
          <w:t>, el presente estudio</w:t>
        </w:r>
      </w:ins>
      <w:ins w:id="986" w:author="Regina Casanova" w:date="2018-06-20T16:59:00Z">
        <w:r w:rsidR="007A641A">
          <w:t xml:space="preserve"> se suma mostrando</w:t>
        </w:r>
      </w:ins>
      <w:ins w:id="987" w:author="Regina Casanova" w:date="2018-06-20T16:58:00Z">
        <w:r w:rsidR="007A641A">
          <w:t xml:space="preserve"> la gran importancia de tomar en cuenta las consideraciones de los usuarios finales al momento de la creación de un nuevo sistema inform</w:t>
        </w:r>
      </w:ins>
      <w:ins w:id="988" w:author="Regina Casanova" w:date="2018-06-20T16:59:00Z">
        <w:r w:rsidR="007A641A">
          <w:t>ático.</w:t>
        </w:r>
      </w:ins>
      <w:bookmarkStart w:id="989" w:name="_GoBack"/>
      <w:bookmarkEnd w:id="989"/>
    </w:p>
    <w:p w14:paraId="62A890EC" w14:textId="6EAFCEC7" w:rsidR="003700B5" w:rsidRPr="00842BF2" w:rsidDel="00944154" w:rsidRDefault="003700B5" w:rsidP="00842BF2">
      <w:pPr>
        <w:pStyle w:val="Texto"/>
        <w:rPr>
          <w:del w:id="990" w:author="Regina Casanova" w:date="2018-06-20T13:47:00Z"/>
        </w:rPr>
      </w:pPr>
    </w:p>
    <w:p w14:paraId="675F84E9" w14:textId="7C64788D"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6839BB">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0)"},"properties":{"noteIndex":0},"schema":"https://github.com/citation-style-language/schema/raw/master/csl-citation.json"}</w:instrText>
      </w:r>
      <w:r w:rsidRPr="00BA156B">
        <w:fldChar w:fldCharType="separate"/>
      </w:r>
      <w:r w:rsidR="006839BB" w:rsidRPr="006839BB">
        <w:rPr>
          <w:noProof/>
        </w:rPr>
        <w:t>(51)</w:t>
      </w:r>
      <w:r w:rsidRPr="00BA156B">
        <w:fldChar w:fldCharType="end"/>
      </w:r>
      <w:r w:rsidRPr="00BA156B">
        <w:t xml:space="preserve">, para evitar frustraciones de sus usuarios </w:t>
      </w:r>
      <w:r w:rsidRPr="00BA156B">
        <w:fldChar w:fldCharType="begin" w:fldLock="1"/>
      </w:r>
      <w:r w:rsidR="006839BB">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1)"},"properties":{"noteIndex":0},"schema":"https://github.com/citation-style-language/schema/raw/master/csl-citation.json"}</w:instrText>
      </w:r>
      <w:r w:rsidRPr="00BA156B">
        <w:fldChar w:fldCharType="separate"/>
      </w:r>
      <w:r w:rsidR="006839BB" w:rsidRPr="006839BB">
        <w:rPr>
          <w:noProof/>
        </w:rPr>
        <w:t>(52)</w:t>
      </w:r>
      <w:r w:rsidRPr="00BA156B">
        <w:fldChar w:fldCharType="end"/>
      </w:r>
      <w:r w:rsidR="00D00DDC">
        <w:t xml:space="preserve"> y có</w:t>
      </w:r>
      <w:r w:rsidRPr="00BA156B">
        <w:t xml:space="preserve">mo puede ayudar en el soporte de decisiones clínicas </w:t>
      </w:r>
      <w:r w:rsidRPr="00BA156B">
        <w:fldChar w:fldCharType="begin" w:fldLock="1"/>
      </w:r>
      <w:r w:rsidR="006839BB">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2)"},"properties":{"noteIndex":0},"schema":"https://github.com/citation-style-language/schema/raw/master/csl-citation.json"}</w:instrText>
      </w:r>
      <w:r w:rsidRPr="00BA156B">
        <w:fldChar w:fldCharType="separate"/>
      </w:r>
      <w:r w:rsidR="006839BB" w:rsidRPr="006839BB">
        <w:rPr>
          <w:noProof/>
        </w:rPr>
        <w:t>(53)</w:t>
      </w:r>
      <w:r w:rsidRPr="00BA156B">
        <w:fldChar w:fldCharType="end"/>
      </w:r>
      <w:r w:rsidRPr="00BA156B">
        <w:t>.</w:t>
      </w:r>
    </w:p>
    <w:p w14:paraId="6FD7A144" w14:textId="0F7F30AC" w:rsidR="0070776A" w:rsidRPr="00842BF2" w:rsidRDefault="0070776A" w:rsidP="00842BF2">
      <w:pPr>
        <w:pStyle w:val="Texto"/>
      </w:pPr>
      <w:r w:rsidRPr="00BA156B">
        <w:t xml:space="preserve">Este tipo de </w:t>
      </w:r>
      <w:del w:id="991" w:author="Regina Casanova" w:date="2018-06-18T17:53:00Z">
        <w:r w:rsidRPr="00BA156B" w:rsidDel="00E94926">
          <w:delText>sistema</w:delText>
        </w:r>
      </w:del>
      <w:ins w:id="992"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6839BB">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3)"},"properties":{"noteIndex":0},"schema":"https://github.com/citation-style-language/schema/raw/master/csl-citation.json"}</w:instrText>
      </w:r>
      <w:r w:rsidRPr="00BA156B">
        <w:fldChar w:fldCharType="separate"/>
      </w:r>
      <w:r w:rsidR="006839BB" w:rsidRPr="006839BB">
        <w:rPr>
          <w:noProof/>
        </w:rPr>
        <w:t>(54)</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993" w:author="Regina Casanova" w:date="2018-06-18T17:53:00Z">
        <w:r w:rsidRPr="00BA156B" w:rsidDel="00E94926">
          <w:delText xml:space="preserve">sistema </w:delText>
        </w:r>
      </w:del>
      <w:ins w:id="994" w:author="Regina Casanova" w:date="2018-06-18T17:53:00Z">
        <w:r w:rsidR="00E94926">
          <w:t>software</w:t>
        </w:r>
      </w:ins>
      <w:ins w:id="995" w:author="Regina Casanova" w:date="2018-06-18T17:40:00Z">
        <w:r w:rsidR="00234025">
          <w:t xml:space="preserve"> </w:t>
        </w:r>
      </w:ins>
      <w:r w:rsidRPr="00BA156B">
        <w:t xml:space="preserve">propuesto en este proyecto, se construyó basándose en dichos beneficios por lo que el uso de este </w:t>
      </w:r>
      <w:del w:id="996" w:author="Regina Casanova" w:date="2018-06-18T17:53:00Z">
        <w:r w:rsidRPr="00BA156B" w:rsidDel="00E94926">
          <w:delText>sistema</w:delText>
        </w:r>
      </w:del>
      <w:ins w:id="997"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13488CE7"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6839BB">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4)"},"properties":{"noteIndex":0},"schema":"https://github.com/citation-style-language/schema/raw/master/csl-citation.json"}</w:instrText>
      </w:r>
      <w:r w:rsidRPr="00BA156B">
        <w:fldChar w:fldCharType="separate"/>
      </w:r>
      <w:r w:rsidR="006839BB" w:rsidRPr="006839BB">
        <w:rPr>
          <w:noProof/>
        </w:rPr>
        <w:t>(55)</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643C693"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998" w:author="Regina Casanova" w:date="2018-06-18T16:48:00Z">
        <w:r w:rsidR="00AF62FF">
          <w:t xml:space="preserve"> </w:t>
        </w:r>
      </w:ins>
      <w:ins w:id="999" w:author="Regina Casanova" w:date="2018-06-18T16:49:00Z">
        <w:r w:rsidR="00AF62FF">
          <w:fldChar w:fldCharType="begin" w:fldLock="1"/>
        </w:r>
      </w:ins>
      <w:r w:rsidR="006839BB">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5)"},"properties":{"noteIndex":0},"schema":"https://github.com/citation-style-language/schema/raw/master/csl-citation.json"}</w:instrText>
      </w:r>
      <w:r w:rsidR="00AF62FF">
        <w:fldChar w:fldCharType="separate"/>
      </w:r>
      <w:r w:rsidR="006839BB" w:rsidRPr="006839BB">
        <w:rPr>
          <w:noProof/>
        </w:rPr>
        <w:t>(56)</w:t>
      </w:r>
      <w:ins w:id="1000"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6839BB">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56)"},"properties":{"noteIndex":0},"schema":"https://github.com/citation-style-language/schema/raw/master/csl-citation.json"}</w:instrText>
      </w:r>
      <w:r w:rsidRPr="00BA156B">
        <w:fldChar w:fldCharType="separate"/>
      </w:r>
      <w:r w:rsidR="006839BB" w:rsidRPr="006839BB">
        <w:rPr>
          <w:noProof/>
        </w:rPr>
        <w:t>(57)</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1001" w:author="Regina Casanova" w:date="2018-06-18T16:49:00Z">
        <w:r w:rsidR="00AF62FF">
          <w:t>de gestión de reclamos en</w:t>
        </w:r>
      </w:ins>
      <w:del w:id="1002" w:author="Regina Casanova" w:date="2018-06-18T16:49:00Z">
        <w:r w:rsidRPr="00BA156B" w:rsidDel="00AF62FF">
          <w:delText>de</w:delText>
        </w:r>
      </w:del>
      <w:ins w:id="1003" w:author="Regina Casanova" w:date="2018-06-18T16:43:00Z">
        <w:r w:rsidR="00EF06FE">
          <w:t xml:space="preserve"> la red</w:t>
        </w:r>
      </w:ins>
      <w:ins w:id="1004" w:author="Regina Casanova" w:date="2018-06-18T23:54:00Z">
        <w:r w:rsidR="00EF41F7">
          <w:t xml:space="preserve"> de establecimientos de salud del</w:t>
        </w:r>
      </w:ins>
      <w:ins w:id="1005" w:author="Regina Casanova" w:date="2018-06-18T16:43:00Z">
        <w:r w:rsidR="00EF06FE">
          <w:t xml:space="preserve"> MINSA</w:t>
        </w:r>
      </w:ins>
      <w:del w:id="1006"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1007"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100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1008" w:author="Regina Casanova" w:date="2018-06-18T17:53:00Z">
        <w:r w:rsidR="0079520C" w:rsidRPr="00BA156B" w:rsidDel="00E94926">
          <w:delText xml:space="preserve">sistema </w:delText>
        </w:r>
      </w:del>
      <w:ins w:id="1009" w:author="Regina Casanova" w:date="2018-06-18T17:53:00Z">
        <w:r w:rsidR="00E94926">
          <w:t>software</w:t>
        </w:r>
      </w:ins>
      <w:ins w:id="1010" w:author="Regina Casanova" w:date="2018-06-18T17:41:00Z">
        <w:r w:rsidR="00234025">
          <w:t xml:space="preserve"> </w:t>
        </w:r>
      </w:ins>
      <w:r w:rsidR="0079520C" w:rsidRPr="00BA156B">
        <w:t xml:space="preserve">recaude información valiosa que pueda traducirse en proyectos de mejora. Sin esta capacitación permanente, el </w:t>
      </w:r>
      <w:del w:id="1011" w:author="Regina Casanova" w:date="2018-06-18T17:53:00Z">
        <w:r w:rsidR="0079520C" w:rsidRPr="00BA156B" w:rsidDel="00E94926">
          <w:delText>sistema</w:delText>
        </w:r>
      </w:del>
      <w:ins w:id="1012"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3C47E606"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839BB">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57)"},"properties":{"noteIndex":0},"schema":"https://github.com/citation-style-language/schema/raw/master/csl-citation.json"}</w:instrText>
      </w:r>
      <w:r w:rsidRPr="00BA156B">
        <w:fldChar w:fldCharType="separate"/>
      </w:r>
      <w:r w:rsidR="006839BB" w:rsidRPr="006839BB">
        <w:rPr>
          <w:noProof/>
        </w:rPr>
        <w:t>(58)</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4164BC8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6839BB">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4)"},"properties":{"noteIndex":0},"schema":"https://github.com/citation-style-language/schema/raw/master/csl-citation.json"}</w:instrText>
      </w:r>
      <w:r w:rsidR="00EC2BAF" w:rsidRPr="00BA156B">
        <w:fldChar w:fldCharType="separate"/>
      </w:r>
      <w:r w:rsidR="006839BB" w:rsidRPr="006839BB">
        <w:rPr>
          <w:noProof/>
        </w:rPr>
        <w:t>(55)</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1013" w:author="Regina Casanova" w:date="2018-06-18T17:53:00Z">
        <w:r w:rsidRPr="00BA156B" w:rsidDel="00E94926">
          <w:delText>sistema</w:delText>
        </w:r>
      </w:del>
      <w:ins w:id="1014"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1015" w:name="_Toc511166321"/>
      <w:r w:rsidRPr="00BA156B">
        <w:rPr>
          <w:lang w:val="es-PE"/>
        </w:rPr>
        <w:t>De los h</w:t>
      </w:r>
      <w:r w:rsidR="00C1603F" w:rsidRPr="00BA156B">
        <w:rPr>
          <w:lang w:val="es-PE"/>
        </w:rPr>
        <w:t>allazgos de la fase de p</w:t>
      </w:r>
      <w:r w:rsidR="009E2064" w:rsidRPr="00BA156B">
        <w:rPr>
          <w:lang w:val="es-PE"/>
        </w:rPr>
        <w:t>rueba</w:t>
      </w:r>
      <w:bookmarkEnd w:id="1015"/>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1016" w:author="Regina Casanova" w:date="2018-06-18T17:53:00Z">
        <w:r w:rsidR="001E3A11" w:rsidRPr="00BA156B" w:rsidDel="00E94926">
          <w:delText>sistema</w:delText>
        </w:r>
      </w:del>
      <w:ins w:id="1017"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1018"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1019" w:author="Regina Casanova" w:date="2018-06-18T17:53:00Z">
        <w:r w:rsidR="00EA256A" w:rsidRPr="00BA156B" w:rsidDel="00E94926">
          <w:delText>sistema</w:delText>
        </w:r>
      </w:del>
      <w:ins w:id="1020"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1021" w:author="Regina Casanova" w:date="2018-06-18T17:53:00Z">
        <w:r w:rsidRPr="00BA156B" w:rsidDel="00E94926">
          <w:delText>sistema</w:delText>
        </w:r>
      </w:del>
      <w:ins w:id="1022"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1023" w:author="Regina Casanova" w:date="2018-06-15T19:26:00Z">
          <w:pPr>
            <w:pStyle w:val="Texto"/>
          </w:pPr>
        </w:pPrChange>
      </w:pPr>
      <w:ins w:id="1024" w:author="Regina Casanova" w:date="2018-06-15T19:26:00Z">
        <w:r>
          <w:t>Limitaciones</w:t>
        </w:r>
      </w:ins>
    </w:p>
    <w:p w14:paraId="39417866" w14:textId="7E58890B" w:rsidR="00524A0A" w:rsidRDefault="008A445E" w:rsidP="00862EA1">
      <w:pPr>
        <w:pStyle w:val="Texto"/>
        <w:rPr>
          <w:ins w:id="1025"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1026" w:author="Regina Casanova" w:date="2018-06-15T19:45:00Z">
        <w:r w:rsidR="004D0B2C">
          <w:t xml:space="preserve">Siendo lo ideal realizar iteraciones con un </w:t>
        </w:r>
      </w:ins>
      <w:ins w:id="1027" w:author="Regina Casanova" w:date="2018-06-15T19:46:00Z">
        <w:r w:rsidR="004D0B2C">
          <w:t>máximo</w:t>
        </w:r>
      </w:ins>
      <w:ins w:id="1028" w:author="Regina Casanova" w:date="2018-06-15T19:45:00Z">
        <w:r w:rsidR="004D0B2C">
          <w:t xml:space="preserve"> </w:t>
        </w:r>
      </w:ins>
      <w:ins w:id="1029" w:author="Regina Casanova" w:date="2018-06-15T19:46:00Z">
        <w:r w:rsidR="004D0B2C">
          <w:t xml:space="preserve">de 5 pruebas de usuarios,  se realizaron </w:t>
        </w:r>
      </w:ins>
      <w:ins w:id="1030" w:author="Regina Casanova" w:date="2018-06-15T20:02:00Z">
        <w:r w:rsidR="004D0B2C">
          <w:t xml:space="preserve">iteraciones con 3 </w:t>
        </w:r>
        <w:r w:rsidR="00806EEF">
          <w:t>usuarios para cada tipo de usuario evalu</w:t>
        </w:r>
      </w:ins>
      <w:ins w:id="1031" w:author="Regina Casanova" w:date="2018-06-15T20:03:00Z">
        <w:r w:rsidR="00806EEF">
          <w:t>a</w:t>
        </w:r>
      </w:ins>
      <w:ins w:id="1032" w:author="Regina Casanova" w:date="2018-06-15T20:02:00Z">
        <w:r w:rsidR="00806EEF">
          <w:t>do</w:t>
        </w:r>
      </w:ins>
      <w:ins w:id="1033" w:author="Regina Casanova" w:date="2018-06-15T20:05:00Z">
        <w:r w:rsidR="00806EEF">
          <w:t xml:space="preserve"> debido a poco tiempo que se contaba para realizar las pruebas. S</w:t>
        </w:r>
      </w:ins>
      <w:ins w:id="1034" w:author="Regina Casanova" w:date="2018-06-15T20:06:00Z">
        <w:r w:rsidR="00806EEF">
          <w:t>in embargo, iteraciones con 5 usuarios por cada tipo de usuario hubiera sido preferible para poder</w:t>
        </w:r>
      </w:ins>
      <w:ins w:id="1035" w:author="Regina Casanova" w:date="2018-06-15T20:02:00Z">
        <w:r w:rsidR="00806EEF">
          <w:t xml:space="preserve"> </w:t>
        </w:r>
      </w:ins>
      <w:ins w:id="1036" w:author="Regina Casanova" w:date="2018-06-15T20:07:00Z">
        <w:r w:rsidR="00806EEF">
          <w:t xml:space="preserve">refinar el prototipo. Adicionalmente, </w:t>
        </w:r>
      </w:ins>
      <w:del w:id="1037" w:author="Regina Casanova" w:date="2018-06-15T20:07:00Z">
        <w:r w:rsidR="00BE03A0" w:rsidRPr="00BA156B" w:rsidDel="00806EEF">
          <w:delText>I</w:delText>
        </w:r>
        <w:r w:rsidR="00472F37" w:rsidRPr="00BA156B" w:rsidDel="00806EEF">
          <w:delText>dealmente</w:delText>
        </w:r>
      </w:del>
      <w:ins w:id="1038"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1039"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6839BB">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58)"},"properties":{"noteIndex":0},"schema":"https://github.com/citation-style-language/schema/raw/master/csl-citation.json"}</w:instrText>
      </w:r>
      <w:r w:rsidR="00EC2BAF" w:rsidRPr="00BA156B">
        <w:fldChar w:fldCharType="separate"/>
      </w:r>
      <w:r w:rsidR="006839BB" w:rsidRPr="006839BB">
        <w:rPr>
          <w:noProof/>
        </w:rPr>
        <w:t>(59)</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1040" w:author="Regina Casanova" w:date="2018-06-18T12:29:00Z"/>
        </w:rPr>
      </w:pPr>
      <w:ins w:id="1041" w:author="Regina Casanova" w:date="2018-06-18T12:21:00Z">
        <w:r>
          <w:lastRenderedPageBreak/>
          <w:t>Acerca de la clasificación de reclamos</w:t>
        </w:r>
      </w:ins>
      <w:ins w:id="1042" w:author="Regina Casanova" w:date="2018-06-18T12:22:00Z">
        <w:r w:rsidR="00152904">
          <w:t xml:space="preserve"> presentada</w:t>
        </w:r>
      </w:ins>
      <w:ins w:id="1043" w:author="Regina Casanova" w:date="2018-06-18T12:21:00Z">
        <w:r>
          <w:t xml:space="preserve">, </w:t>
        </w:r>
        <w:r w:rsidR="00152904">
          <w:t>a pesar de haberse rea</w:t>
        </w:r>
      </w:ins>
      <w:ins w:id="1044" w:author="Regina Casanova" w:date="2018-06-18T12:23:00Z">
        <w:r w:rsidR="00152904">
          <w:t xml:space="preserve">lizado </w:t>
        </w:r>
      </w:ins>
      <w:ins w:id="1045" w:author="Regina Casanova" w:date="2018-06-18T12:24:00Z">
        <w:r w:rsidR="00152904">
          <w:t>con</w:t>
        </w:r>
      </w:ins>
      <w:ins w:id="1046" w:author="Regina Casanova" w:date="2018-06-18T12:23:00Z">
        <w:r w:rsidR="00152904">
          <w:t xml:space="preserve"> el consenso de un </w:t>
        </w:r>
      </w:ins>
      <w:ins w:id="1047" w:author="Regina Casanova" w:date="2018-06-18T12:21:00Z">
        <w:r w:rsidR="00152904">
          <w:t xml:space="preserve">grupo de 8 </w:t>
        </w:r>
      </w:ins>
      <w:ins w:id="1048" w:author="Regina Casanova" w:date="2018-06-18T12:23:00Z">
        <w:r w:rsidR="00152904">
          <w:t>personas, entre personal de SUSALUD y gestores de IPRESS</w:t>
        </w:r>
      </w:ins>
      <w:ins w:id="1049" w:author="Regina Casanova" w:date="2018-06-18T12:21:00Z">
        <w:r w:rsidR="00152904">
          <w:t xml:space="preserve"> que trabajan de manera constante con los reclamos </w:t>
        </w:r>
      </w:ins>
      <w:ins w:id="1050" w:author="Regina Casanova" w:date="2018-06-18T12:22:00Z">
        <w:r w:rsidR="00152904">
          <w:t xml:space="preserve">en salud, no se puede tomar la clasificación presentada como definitiva ya que no se puede comprobar que los criterios utilizados por </w:t>
        </w:r>
      </w:ins>
      <w:ins w:id="1051" w:author="Regina Casanova" w:date="2018-06-18T12:24:00Z">
        <w:r w:rsidR="00152904">
          <w:t xml:space="preserve">estos usuarios se ciñe a criterios utilizados internacionalmente para la clasificación de reclamos. Adicionalmente, </w:t>
        </w:r>
      </w:ins>
      <w:ins w:id="1052" w:author="Regina Casanova" w:date="2018-06-18T12:25:00Z">
        <w:r w:rsidR="00152904">
          <w:t>existe un tema cultural en donde no se suele presentar cambios a propuestas hechas que puede haberse presentado con esta parte de la investigaci</w:t>
        </w:r>
      </w:ins>
      <w:ins w:id="1053" w:author="Regina Casanova" w:date="2018-06-18T12:28:00Z">
        <w:r w:rsidR="00152904">
          <w:t xml:space="preserve">ón. Resulta difícil identificar si no se presentaron cambios por ello o porque verdaderamente aceptaban cada </w:t>
        </w:r>
      </w:ins>
      <w:ins w:id="1054" w:author="Regina Casanova" w:date="2018-06-18T12:29:00Z">
        <w:r w:rsidR="00152904">
          <w:t>categoría</w:t>
        </w:r>
      </w:ins>
      <w:ins w:id="1055" w:author="Regina Casanova" w:date="2018-06-18T12:28:00Z">
        <w:r w:rsidR="00152904">
          <w:t xml:space="preserve"> </w:t>
        </w:r>
      </w:ins>
      <w:ins w:id="1056" w:author="Regina Casanova" w:date="2018-06-18T12:29:00Z">
        <w:r w:rsidR="00152904">
          <w:t xml:space="preserve"> e ítem presentado.</w:t>
        </w:r>
      </w:ins>
    </w:p>
    <w:p w14:paraId="5A572F5B" w14:textId="5E15C22B" w:rsidR="00152904" w:rsidRPr="00862EA1" w:rsidRDefault="00152904" w:rsidP="00862EA1">
      <w:pPr>
        <w:pStyle w:val="Texto"/>
      </w:pPr>
      <w:ins w:id="1057" w:author="Regina Casanova" w:date="2018-06-18T12:29:00Z">
        <w:r>
          <w:t xml:space="preserve">Finalmente, </w:t>
        </w:r>
      </w:ins>
      <w:ins w:id="1058" w:author="Regina Casanova" w:date="2018-06-18T12:30:00Z">
        <w:r>
          <w:t>luego de encontrar incongruencias en los datos p</w:t>
        </w:r>
        <w:r w:rsidR="009D09E8">
          <w:t>resentados del Sistema de</w:t>
        </w:r>
      </w:ins>
      <w:ins w:id="1059" w:author="Regina Casanova" w:date="2018-06-18T12:31:00Z">
        <w:r>
          <w:t xml:space="preserve"> </w:t>
        </w:r>
        <w:r w:rsidR="009D09E8">
          <w:t xml:space="preserve">Solicitudes en Atención al Ciudadano es </w:t>
        </w:r>
      </w:ins>
      <w:ins w:id="1060" w:author="Regina Casanova" w:date="2018-06-18T12:32:00Z">
        <w:r w:rsidR="009D09E8">
          <w:t>difícil</w:t>
        </w:r>
      </w:ins>
      <w:ins w:id="1061" w:author="Regina Casanova" w:date="2018-06-18T12:31:00Z">
        <w:r w:rsidR="009D09E8">
          <w:t xml:space="preserve"> </w:t>
        </w:r>
      </w:ins>
      <w:ins w:id="1062" w:author="Regina Casanova" w:date="2018-06-18T12:32:00Z">
        <w:r w:rsidR="009D09E8">
          <w:t>poder confiar enteramente en los datos presentados por su Plataforma de Informaci</w:t>
        </w:r>
      </w:ins>
      <w:ins w:id="1063" w:author="Regina Casanova" w:date="2018-06-18T12:33:00Z">
        <w:r w:rsidR="009D09E8">
          <w:t>ón y Difusión</w:t>
        </w:r>
      </w:ins>
      <w:ins w:id="1064" w:author="Regina Casanova" w:date="2018-06-18T12:36:00Z">
        <w:r w:rsidR="009D09E8">
          <w:t xml:space="preserve"> y esto hace que los ciudadanos que deseen acceder a esta informaci</w:t>
        </w:r>
      </w:ins>
      <w:ins w:id="1065" w:author="Regina Casanova" w:date="2018-06-18T12:37:00Z">
        <w:r w:rsidR="009D09E8">
          <w:t xml:space="preserve">ón puedan estar accediendo a información errónea y no les permita tomar una decisión informada sobre </w:t>
        </w:r>
      </w:ins>
      <w:ins w:id="1066" w:author="Regina Casanova" w:date="2018-06-18T13:16:00Z">
        <w:r w:rsidR="000969F2">
          <w:t>dónde</w:t>
        </w:r>
      </w:ins>
      <w:ins w:id="1067"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1068" w:name="_Toc511166322"/>
      <w:r w:rsidRPr="00BA156B">
        <w:lastRenderedPageBreak/>
        <w:t>Conclusiones</w:t>
      </w:r>
      <w:bookmarkEnd w:id="1068"/>
    </w:p>
    <w:p w14:paraId="5EA702DC" w14:textId="185229F0" w:rsidR="00F26C78" w:rsidRPr="00862EA1" w:rsidRDefault="000635A6" w:rsidP="00862EA1">
      <w:pPr>
        <w:pStyle w:val="Texto"/>
      </w:pPr>
      <w:del w:id="1069"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1070" w:author="Regina Casanova" w:date="2018-06-14T18:20:00Z">
        <w:r w:rsidR="008E5E4A">
          <w:t>En este estudio se comprobó</w:t>
        </w:r>
      </w:ins>
      <w:ins w:id="1071" w:author="Regina Casanova" w:date="2018-06-14T18:34:00Z">
        <w:r w:rsidR="00792CC5">
          <w:t xml:space="preserve"> la utilidad</w:t>
        </w:r>
      </w:ins>
      <w:ins w:id="1072" w:author="Regina Casanova" w:date="2018-06-14T18:20:00Z">
        <w:r w:rsidR="008E5E4A">
          <w:t xml:space="preserve"> </w:t>
        </w:r>
      </w:ins>
      <w:ins w:id="1073" w:author="Regina Casanova" w:date="2018-06-14T18:47:00Z">
        <w:r w:rsidR="00FB760C">
          <w:t xml:space="preserve">de uso </w:t>
        </w:r>
      </w:ins>
      <w:ins w:id="1074" w:author="Regina Casanova" w:date="2018-06-14T18:20:00Z">
        <w:r w:rsidR="008E5E4A">
          <w:t>de la metodolog</w:t>
        </w:r>
        <w:r w:rsidR="00792CC5">
          <w:t>ía UCD</w:t>
        </w:r>
        <w:r w:rsidR="008E5E4A">
          <w:t xml:space="preserve"> para la creación del diseño</w:t>
        </w:r>
      </w:ins>
      <w:r w:rsidRPr="00BA156B">
        <w:t xml:space="preserve"> </w:t>
      </w:r>
      <w:ins w:id="1075" w:author="Regina Casanova" w:date="2018-06-14T18:48:00Z">
        <w:r w:rsidR="00470DBC">
          <w:t>para</w:t>
        </w:r>
      </w:ins>
      <w:del w:id="1076" w:author="Regina Casanova" w:date="2018-06-14T18:48:00Z">
        <w:r w:rsidRPr="00BA156B" w:rsidDel="00470DBC">
          <w:delText>de</w:delText>
        </w:r>
      </w:del>
      <w:r w:rsidRPr="00BA156B">
        <w:t xml:space="preserve"> un </w:t>
      </w:r>
      <w:del w:id="1077" w:author="Regina Casanova" w:date="2018-06-18T17:53:00Z">
        <w:r w:rsidRPr="00BA156B" w:rsidDel="00E94926">
          <w:delText xml:space="preserve">sistema </w:delText>
        </w:r>
      </w:del>
      <w:ins w:id="1078" w:author="Regina Casanova" w:date="2018-06-18T17:53:00Z">
        <w:r w:rsidR="00E94926">
          <w:t>software</w:t>
        </w:r>
      </w:ins>
      <w:ins w:id="1079" w:author="Regina Casanova" w:date="2018-06-18T17:42:00Z">
        <w:r w:rsidR="00234025">
          <w:t xml:space="preserve"> </w:t>
        </w:r>
      </w:ins>
      <w:r w:rsidRPr="00BA156B">
        <w:t>de gestión de reclamos</w:t>
      </w:r>
      <w:r w:rsidR="00E85F76" w:rsidRPr="00BA156B">
        <w:t xml:space="preserve">, lográndose un </w:t>
      </w:r>
      <w:del w:id="1080" w:author="Regina Casanova" w:date="2018-06-18T17:53:00Z">
        <w:r w:rsidR="00E85F76" w:rsidRPr="00BA156B" w:rsidDel="00E94926">
          <w:delText xml:space="preserve">sistema </w:delText>
        </w:r>
      </w:del>
      <w:ins w:id="1081" w:author="Regina Casanova" w:date="2018-06-18T17:53:00Z">
        <w:r w:rsidR="00E94926">
          <w:t>software</w:t>
        </w:r>
      </w:ins>
      <w:ins w:id="1082"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proofErr w:type="spellStart"/>
      <w:r w:rsidR="00F27D13" w:rsidRPr="00160297">
        <w:t>Card</w:t>
      </w:r>
      <w:proofErr w:type="spellEnd"/>
      <w:r w:rsidR="00F27D13" w:rsidRPr="00160297">
        <w:t xml:space="preserve"> </w:t>
      </w:r>
      <w:proofErr w:type="spellStart"/>
      <w:r w:rsidR="00F27D13" w:rsidRPr="00160297">
        <w:t>Sorting</w:t>
      </w:r>
      <w:proofErr w:type="spellEnd"/>
      <w:r w:rsidR="00F27D13" w:rsidRPr="00160297">
        <w:t xml:space="preserve"> </w:t>
      </w:r>
      <w:proofErr w:type="spellStart"/>
      <w:r w:rsidR="00F27D13" w:rsidRPr="00160297">
        <w:t>Modified</w:t>
      </w:r>
      <w:proofErr w:type="spellEnd"/>
      <w:r w:rsidR="00F27D13" w:rsidRPr="00160297">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160297">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1083" w:name="_Toc511166323"/>
      <w:r w:rsidRPr="00BA156B">
        <w:lastRenderedPageBreak/>
        <w:t>Recomendaciones</w:t>
      </w:r>
      <w:bookmarkEnd w:id="1083"/>
    </w:p>
    <w:p w14:paraId="6AE56F0D" w14:textId="3A86B56D" w:rsidR="004C04E9" w:rsidRDefault="007502D3" w:rsidP="00862EA1">
      <w:pPr>
        <w:pStyle w:val="Texto"/>
        <w:rPr>
          <w:ins w:id="1084" w:author="Regina Casanova" w:date="2018-06-15T18:05:00Z"/>
        </w:rPr>
      </w:pPr>
      <w:r w:rsidRPr="00BA156B">
        <w:t xml:space="preserve">Finalizando este estudio se pudo observar que la implementación del </w:t>
      </w:r>
      <w:del w:id="1085" w:author="Regina Casanova" w:date="2018-06-18T17:53:00Z">
        <w:r w:rsidRPr="00BA156B" w:rsidDel="00E94926">
          <w:delText>sistema</w:delText>
        </w:r>
      </w:del>
      <w:ins w:id="1086" w:author="Regina Casanova" w:date="2018-06-18T17:53:00Z">
        <w:r w:rsidR="00E94926">
          <w:t>software</w:t>
        </w:r>
      </w:ins>
      <w:r w:rsidRPr="00BA156B">
        <w:t xml:space="preserve"> propuesto se ve como el siguiente paso en estudios complementarios. </w:t>
      </w:r>
      <w:del w:id="1087"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088" w:author="Regina Casanova" w:date="2018-06-14T18:08:00Z">
        <w:r w:rsidR="00405FE8">
          <w:t xml:space="preserve">Dichos estudios deberían, adicionalmente a implementar el </w:t>
        </w:r>
      </w:ins>
      <w:ins w:id="1089" w:author="Regina Casanova" w:date="2018-06-18T17:53:00Z">
        <w:r w:rsidR="00E94926">
          <w:t>software</w:t>
        </w:r>
      </w:ins>
      <w:ins w:id="1090" w:author="Regina Casanova" w:date="2018-06-18T17:43:00Z">
        <w:r w:rsidR="00234025">
          <w:t xml:space="preserve"> </w:t>
        </w:r>
      </w:ins>
      <w:ins w:id="1091" w:author="Regina Casanova" w:date="2018-06-14T18:08:00Z">
        <w:r w:rsidR="00405FE8">
          <w:t>planteado, hacer un estudio piloto en al menos dos establecimientos de salud de mediana y/o alta complejidad.</w:t>
        </w:r>
      </w:ins>
      <w:ins w:id="1092" w:author="Regina Casanova" w:date="2018-06-14T18:14:00Z">
        <w:r w:rsidR="008E5E4A">
          <w:t xml:space="preserve"> Estos estudios deberían dar mejoras al prototipo presentado</w:t>
        </w:r>
      </w:ins>
      <w:ins w:id="1093" w:author="Regina Casanova" w:date="2018-06-14T18:10:00Z">
        <w:r w:rsidR="00405FE8">
          <w:t xml:space="preserve"> </w:t>
        </w:r>
      </w:ins>
      <w:ins w:id="1094" w:author="Regina Casanova" w:date="2018-06-14T18:14:00Z">
        <w:r w:rsidR="008E5E4A">
          <w:t>en este estudio y deberían medir sus resultados en forma cuantitativa</w:t>
        </w:r>
      </w:ins>
      <w:ins w:id="1095" w:author="Regina Casanova" w:date="2018-06-14T18:15:00Z">
        <w:r w:rsidR="008E5E4A">
          <w:t>,</w:t>
        </w:r>
      </w:ins>
      <w:ins w:id="1096" w:author="Regina Casanova" w:date="2018-06-14T18:14:00Z">
        <w:r w:rsidR="008E5E4A">
          <w:t xml:space="preserve"> mediante el cuestionario SUS</w:t>
        </w:r>
      </w:ins>
      <w:ins w:id="1097" w:author="Regina Casanova" w:date="2018-06-14T18:15:00Z">
        <w:r w:rsidR="008E5E4A">
          <w:t>, y cualitativa, mediante la resolución de tareas complejas tanto en un ambiente controlado como en uno no controlado.</w:t>
        </w:r>
      </w:ins>
      <w:ins w:id="1098" w:author="Regina Casanova" w:date="2018-06-14T18:14:00Z">
        <w:r w:rsidR="008E5E4A">
          <w:t xml:space="preserve"> </w:t>
        </w:r>
      </w:ins>
      <w:r w:rsidR="00DF5627" w:rsidRPr="00BA156B">
        <w:t xml:space="preserve"> </w:t>
      </w:r>
      <w:del w:id="1099" w:author="Regina Casanova" w:date="2018-06-14T18:16:00Z">
        <w:r w:rsidR="004C04E9" w:rsidRPr="00BA156B" w:rsidDel="008E5E4A">
          <w:delText>E</w:delText>
        </w:r>
        <w:r w:rsidRPr="00BA156B" w:rsidDel="008E5E4A">
          <w:delText>n dichos estudios</w:delText>
        </w:r>
      </w:del>
      <w:ins w:id="1100"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101" w:author="Regina Casanova" w:date="2018-06-15T19:00:00Z">
        <w:r>
          <w:t>Al encontrarse formas diferentes para manejar los reclamos dentro de esta</w:t>
        </w:r>
        <w:r w:rsidR="00234025">
          <w:t>blecimientos de salud del MINSA</w:t>
        </w:r>
        <w:r>
          <w:t xml:space="preserve"> se </w:t>
        </w:r>
      </w:ins>
      <w:ins w:id="1102" w:author="Regina Casanova" w:date="2018-06-15T19:01:00Z">
        <w:r>
          <w:t xml:space="preserve">sugiere </w:t>
        </w:r>
      </w:ins>
      <w:ins w:id="1103" w:author="Regina Casanova" w:date="2018-06-18T17:44:00Z">
        <w:r w:rsidR="00234025">
          <w:t xml:space="preserve">que </w:t>
        </w:r>
      </w:ins>
      <w:ins w:id="1104" w:author="Regina Casanova" w:date="2018-06-15T19:05:00Z">
        <w:r>
          <w:t>el establecimiento de un sistema</w:t>
        </w:r>
      </w:ins>
      <w:ins w:id="1105" w:author="Regina Casanova" w:date="2018-06-15T19:07:00Z">
        <w:r>
          <w:t xml:space="preserve"> unificado, </w:t>
        </w:r>
      </w:ins>
      <w:ins w:id="1106" w:author="Regina Casanova" w:date="2018-06-15T19:05:00Z">
        <w:r>
          <w:t xml:space="preserve">no exclusivamente </w:t>
        </w:r>
      </w:ins>
      <w:ins w:id="1107" w:author="Regina Casanova" w:date="2018-06-15T19:09:00Z">
        <w:r>
          <w:t>informático</w:t>
        </w:r>
      </w:ins>
      <w:ins w:id="1108" w:author="Regina Casanova" w:date="2018-06-15T19:07:00Z">
        <w:r>
          <w:t xml:space="preserve">, sea implementado en los establecimiento </w:t>
        </w:r>
      </w:ins>
      <w:ins w:id="1109" w:author="Regina Casanova" w:date="2018-06-20T12:01:00Z">
        <w:r w:rsidR="008E0B0A">
          <w:t xml:space="preserve">de salud </w:t>
        </w:r>
      </w:ins>
      <w:ins w:id="1110" w:author="Regina Casanova" w:date="2018-06-15T19:07:00Z">
        <w:r>
          <w:t xml:space="preserve">del MINSA para </w:t>
        </w:r>
      </w:ins>
      <w:ins w:id="1111"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112" w:author="Regina Casanova" w:date="2018-06-14T18:17:00Z"/>
        </w:rPr>
      </w:pPr>
      <w:del w:id="1113"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114" w:author="Regina Casanova" w:date="2018-06-18T17:53:00Z">
        <w:r w:rsidR="00465CE9" w:rsidRPr="00BA156B" w:rsidDel="00E94926">
          <w:delText>sistema</w:delText>
        </w:r>
      </w:del>
      <w:ins w:id="1115"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116" w:name="_Toc511166324"/>
      <w:r w:rsidRPr="00BA156B">
        <w:lastRenderedPageBreak/>
        <w:t>Referencias bibliográficas</w:t>
      </w:r>
      <w:bookmarkEnd w:id="1116"/>
    </w:p>
    <w:p w14:paraId="49C1256F" w14:textId="00D1210A" w:rsidR="006839BB" w:rsidRPr="006839BB" w:rsidRDefault="00EC2BAF" w:rsidP="006839BB">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839BB" w:rsidRPr="006839BB">
        <w:rPr>
          <w:rFonts w:cs="Times New Roman"/>
          <w:noProof/>
        </w:rPr>
        <w:t xml:space="preserve">1. </w:t>
      </w:r>
      <w:r w:rsidR="006839BB" w:rsidRPr="006839BB">
        <w:rPr>
          <w:rFonts w:cs="Times New Roman"/>
          <w:noProof/>
        </w:rPr>
        <w:tab/>
        <w:t xml:space="preserve">Orozco M. Garantia_Calidad_Seguridad_Paciente-CIES-Miguel_Orozco. 2009. p. 50. </w:t>
      </w:r>
    </w:p>
    <w:p w14:paraId="11C5E26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 </w:t>
      </w:r>
      <w:r w:rsidRPr="006839BB">
        <w:rPr>
          <w:rFonts w:cs="Times New Roman"/>
          <w:noProof/>
        </w:rPr>
        <w:tab/>
        <w:t xml:space="preserve">Oliver RL. An Investigation of the Interrelationship Between Consumer (Dis) Satisfaction and Complaint Reports. Adv Consum Res. 1987;14(1):218–222. 5p. 1 Diagram. </w:t>
      </w:r>
    </w:p>
    <w:p w14:paraId="6F8A488D"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 </w:t>
      </w:r>
      <w:r w:rsidRPr="006839BB">
        <w:rPr>
          <w:rFonts w:cs="Times New Roman"/>
          <w:noProof/>
        </w:rPr>
        <w:tab/>
        <w:t xml:space="preserve">Reader TW, Gillespie A, Roberts J. Patient complaints in healthcare systems: a systematic review and coding taxonomy. BMJ Qual Saf. 2014;23(May):6781. Reader TW, Gillespie A, Roberts J. Patient c. </w:t>
      </w:r>
    </w:p>
    <w:p w14:paraId="270E3499"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 </w:t>
      </w:r>
      <w:r w:rsidRPr="006839BB">
        <w:rPr>
          <w:rFonts w:cs="Times New Roman"/>
          <w:noProof/>
        </w:rPr>
        <w:tab/>
        <w:t xml:space="preserve">Hospital Consumer Assessment of Healthcare Providers and Systems. The HCAHPS Survey – Frequently Asked Questions. Centers for Medicare and Medicaid. 2016;1–6. </w:t>
      </w:r>
    </w:p>
    <w:p w14:paraId="6704904C"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 </w:t>
      </w:r>
      <w:r w:rsidRPr="006839BB">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35208EB9"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6. </w:t>
      </w:r>
      <w:r w:rsidRPr="006839BB">
        <w:rPr>
          <w:rFonts w:cs="Times New Roman"/>
          <w:noProof/>
        </w:rPr>
        <w:tab/>
        <w:t xml:space="preserve">Schoenfelder T, Klewer J, Kugler J. Determinants of patient satisfaction: A study among 39 hospitals in an in-patient setting in Germany. Int J Qual Heal Care. 2011 Oct;23(5):503–9. </w:t>
      </w:r>
    </w:p>
    <w:p w14:paraId="3D10244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7. </w:t>
      </w:r>
      <w:r w:rsidRPr="006839BB">
        <w:rPr>
          <w:rFonts w:cs="Times New Roman"/>
          <w:noProof/>
        </w:rPr>
        <w:tab/>
        <w:t xml:space="preserve">Department of Health. The NHS Plan: a plan for investment, a plan for reform. C 4818I. 2000;Cm 4818-I:144 p. </w:t>
      </w:r>
    </w:p>
    <w:p w14:paraId="2F4B8B4F"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8. </w:t>
      </w:r>
      <w:r w:rsidRPr="006839BB">
        <w:rPr>
          <w:rFonts w:cs="Times New Roman"/>
          <w:noProof/>
        </w:rPr>
        <w:tab/>
        <w:t xml:space="preserve">Cubillas JJ, Ramos MI, Feito FR, González JM, Gersol R, Ramos MB. [Importance of health CRM in pandemics and health alerts]. Aten Primaria. 2015 May 1;47(5):267–72. </w:t>
      </w:r>
    </w:p>
    <w:p w14:paraId="002C2A4C"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9. </w:t>
      </w:r>
      <w:r w:rsidRPr="006839BB">
        <w:rPr>
          <w:rFonts w:cs="Times New Roman"/>
          <w:noProof/>
        </w:rPr>
        <w:tab/>
        <w:t>Notes on User Centered Design Process (UCD) [Internet]. [cited 2017 May 24]. Available from: https://www.w3.org/WAI/redesign/ucd</w:t>
      </w:r>
    </w:p>
    <w:p w14:paraId="395F5BDC"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0. </w:t>
      </w:r>
      <w:r w:rsidRPr="006839BB">
        <w:rPr>
          <w:rFonts w:cs="Times New Roman"/>
          <w:noProof/>
        </w:rPr>
        <w:tab/>
        <w:t xml:space="preserve">International Organization for Standardization. ISO 9241-210: Ergonomics of human–system interaction - Human-centred design for interactive systems. Int Organ Stand. 2010;2010:32. </w:t>
      </w:r>
    </w:p>
    <w:p w14:paraId="1A53CDE2"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1. </w:t>
      </w:r>
      <w:r w:rsidRPr="006839BB">
        <w:rPr>
          <w:rFonts w:cs="Times New Roman"/>
          <w:noProof/>
        </w:rPr>
        <w:tab/>
        <w:t xml:space="preserve">Health Services Review Council. Guide to Complaint Handling in Health </w:t>
      </w:r>
      <w:r w:rsidRPr="006839BB">
        <w:rPr>
          <w:rFonts w:cs="Times New Roman"/>
          <w:noProof/>
        </w:rPr>
        <w:lastRenderedPageBreak/>
        <w:t xml:space="preserve">Care Services. 2005; </w:t>
      </w:r>
    </w:p>
    <w:p w14:paraId="1C0E197E"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2. </w:t>
      </w:r>
      <w:r w:rsidRPr="006839BB">
        <w:rPr>
          <w:rFonts w:cs="Times New Roman"/>
          <w:noProof/>
        </w:rPr>
        <w:tab/>
        <w:t>El Peruano. DECRETO SUPREMO N</w:t>
      </w:r>
      <w:r w:rsidRPr="006839BB">
        <w:rPr>
          <w:rFonts w:cs="Times New Roman"/>
          <w:noProof/>
          <w:vertAlign w:val="superscript"/>
        </w:rPr>
        <w:t>o</w:t>
      </w:r>
      <w:r w:rsidRPr="006839BB">
        <w:rPr>
          <w:rFonts w:cs="Times New Roman"/>
          <w:noProof/>
        </w:rPr>
        <w:t xml:space="preserve"> 030-2016-SA. </w:t>
      </w:r>
    </w:p>
    <w:p w14:paraId="63F4A7B3"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3. </w:t>
      </w:r>
      <w:r w:rsidRPr="006839BB">
        <w:rPr>
          <w:rFonts w:cs="Times New Roman"/>
          <w:noProof/>
        </w:rPr>
        <w:tab/>
        <w:t>Susalud: la tecnología digital al servicio de ciudadanos y gestores | Gestion.pe [Internet]. [cited 2017 Dec 16]. Available from: https://gestion.pe/panelg/susalud-tecnologia-digital-al-servicio-ciudadanos-y-gestores-2197181</w:t>
      </w:r>
    </w:p>
    <w:p w14:paraId="3BD26F52"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4. </w:t>
      </w:r>
      <w:r w:rsidRPr="006839BB">
        <w:rPr>
          <w:rFonts w:cs="Times New Roman"/>
          <w:noProof/>
        </w:rPr>
        <w:tab/>
        <w:t xml:space="preserve">Al-Abri R, Al-Balushi A. Patient satisfaction survey as a tool towards quality improvement. Oman Med J. 2014 Jan;29(1):3–7. </w:t>
      </w:r>
    </w:p>
    <w:p w14:paraId="130568D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5. </w:t>
      </w:r>
      <w:r w:rsidRPr="006839BB">
        <w:rPr>
          <w:rFonts w:cs="Times New Roman"/>
          <w:noProof/>
        </w:rPr>
        <w:tab/>
        <w:t xml:space="preserve">Salud DE. ESTÁNDARES DE CALIDAD PARA EL PRIMER NIVEL DE ATENCIÓN EN SALUD. E c p n a s. 2002;1–47. </w:t>
      </w:r>
    </w:p>
    <w:p w14:paraId="5193E7F5"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6. </w:t>
      </w:r>
      <w:r w:rsidRPr="006839BB">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32367267"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7. </w:t>
      </w:r>
      <w:r w:rsidRPr="006839BB">
        <w:rPr>
          <w:rFonts w:cs="Times New Roman"/>
          <w:noProof/>
        </w:rPr>
        <w:tab/>
        <w:t xml:space="preserve">Jenkinson C. Patients’ experiences and satisfaction with health care: results of a questionnaire study of specific aspects of care. Qual Saf Heal Care. 2002 Dec;11(4):335–9. </w:t>
      </w:r>
    </w:p>
    <w:p w14:paraId="6DCFAF6F"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8. </w:t>
      </w:r>
      <w:r w:rsidRPr="006839BB">
        <w:rPr>
          <w:rFonts w:cs="Times New Roman"/>
          <w:noProof/>
        </w:rPr>
        <w:tab/>
        <w:t xml:space="preserve">Bjertnaes O a., Sjetne IS, Iversen HH. Overall patient satisfaction with hospitals: effects of patient-reported experiences and fulfilment of expectations. BMJ Qual Saf. 2012;21(1):39–46. </w:t>
      </w:r>
    </w:p>
    <w:p w14:paraId="538A233E"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19. </w:t>
      </w:r>
      <w:r w:rsidRPr="006839BB">
        <w:rPr>
          <w:rFonts w:cs="Times New Roman"/>
          <w:noProof/>
        </w:rPr>
        <w:tab/>
        <w:t xml:space="preserve">Jackson JL, Chamberlin J, Kroenke K. Predictors of patient satisfaction. Soc Sci Med. 2001;52(4):609–620. </w:t>
      </w:r>
    </w:p>
    <w:p w14:paraId="7576ED5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0. </w:t>
      </w:r>
      <w:r w:rsidRPr="006839BB">
        <w:rPr>
          <w:rFonts w:cs="Times New Roman"/>
          <w:noProof/>
        </w:rPr>
        <w:tab/>
        <w:t xml:space="preserve">Quality Assurance Project. Monitoring the Quality of Hospital Care. </w:t>
      </w:r>
    </w:p>
    <w:p w14:paraId="6E7C316B"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1. </w:t>
      </w:r>
      <w:r w:rsidRPr="006839BB">
        <w:rPr>
          <w:rFonts w:cs="Times New Roman"/>
          <w:noProof/>
        </w:rPr>
        <w:tab/>
        <w:t>EsSalud. Registro Informático de Atención al Asegurado [Internet]. [cited 2016 Aug 16]. Available from: http://ww3.essalud.gob.pe:8080/riid/portal.html</w:t>
      </w:r>
    </w:p>
    <w:p w14:paraId="2D80B7CE"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2. </w:t>
      </w:r>
      <w:r w:rsidRPr="006839BB">
        <w:rPr>
          <w:rFonts w:cs="Times New Roman"/>
          <w:noProof/>
        </w:rPr>
        <w:tab/>
        <w:t>CRM for Small Business - Customer Relationship Management - Act! [Internet]. [cited 2018 Feb 4]. Available from: https://www.act.com/</w:t>
      </w:r>
    </w:p>
    <w:p w14:paraId="3E181CE6"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3. </w:t>
      </w:r>
      <w:r w:rsidRPr="006839BB">
        <w:rPr>
          <w:rFonts w:cs="Times New Roman"/>
          <w:noProof/>
        </w:rPr>
        <w:tab/>
        <w:t>Qué es CRM: Customer Relationship Management y Software CRM [Internet]. [cited 2018 Feb 4]. Available from: https://www.sumacrm.com/soporte/customer-relationship-management</w:t>
      </w:r>
    </w:p>
    <w:p w14:paraId="3E196CD6"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4. </w:t>
      </w:r>
      <w:r w:rsidRPr="006839BB">
        <w:rPr>
          <w:rFonts w:cs="Times New Roman"/>
          <w:noProof/>
        </w:rPr>
        <w:tab/>
        <w:t xml:space="preserve">Anshari M, Almunawar MN. Evaluating CRM Implementation in Healthcare Organization. Proc 2011 Int Conf Econ Bus Inf (OCEBI 2011). </w:t>
      </w:r>
      <w:r w:rsidRPr="006839BB">
        <w:rPr>
          <w:rFonts w:cs="Times New Roman"/>
          <w:noProof/>
        </w:rPr>
        <w:lastRenderedPageBreak/>
        <w:t xml:space="preserve">2011;2009(Icebi):7–9. </w:t>
      </w:r>
    </w:p>
    <w:p w14:paraId="707119F1"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5. </w:t>
      </w:r>
      <w:r w:rsidRPr="006839BB">
        <w:rPr>
          <w:rFonts w:cs="Times New Roman"/>
          <w:noProof/>
        </w:rPr>
        <w:tab/>
        <w:t xml:space="preserve">Noakes Schulze A. User-Centered Design for Information Professionals. Assoc Libr Inf Sci Educ. </w:t>
      </w:r>
    </w:p>
    <w:p w14:paraId="3DFD2857"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6. </w:t>
      </w:r>
      <w:r w:rsidRPr="006839BB">
        <w:rPr>
          <w:rFonts w:cs="Times New Roman"/>
          <w:noProof/>
        </w:rPr>
        <w:tab/>
        <w:t xml:space="preserve">Helander M, Landauer TK, Prabhu P V. Handbook of human-computer interaction. 1997. 1582 p. </w:t>
      </w:r>
    </w:p>
    <w:p w14:paraId="340159C3"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7. </w:t>
      </w:r>
      <w:r w:rsidRPr="006839BB">
        <w:rPr>
          <w:rFonts w:cs="Times New Roman"/>
          <w:noProof/>
        </w:rPr>
        <w:tab/>
        <w:t xml:space="preserve">Ghaoui C. Encyclopedia Of Human Computer Interaction. 2006. 1-757 p. </w:t>
      </w:r>
    </w:p>
    <w:p w14:paraId="32DD649C"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8. </w:t>
      </w:r>
      <w:r w:rsidRPr="006839BB">
        <w:rPr>
          <w:rFonts w:cs="Times New Roman"/>
          <w:noProof/>
        </w:rPr>
        <w:tab/>
        <w:t xml:space="preserve">McLoone HE, Jacobson M, Hegg C, Johnson PW. User-centered design. Work. 2010;37(4):445–56. </w:t>
      </w:r>
    </w:p>
    <w:p w14:paraId="7269752F"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29. </w:t>
      </w:r>
      <w:r w:rsidRPr="006839BB">
        <w:rPr>
          <w:rFonts w:cs="Times New Roman"/>
          <w:noProof/>
        </w:rPr>
        <w:tab/>
        <w:t>Describe the User Centered Design methodology [Internet]. [cited 2017 May 24]. Available from: http://www.modernanalyst.com/Careers/InterviewQuestions/tabid/128/ID/2191/Describe-the-User-Centered-Design-methodology.aspx</w:t>
      </w:r>
    </w:p>
    <w:p w14:paraId="52C174F9"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0. </w:t>
      </w:r>
      <w:r w:rsidRPr="006839BB">
        <w:rPr>
          <w:rFonts w:cs="Times New Roman"/>
          <w:noProof/>
        </w:rPr>
        <w:tab/>
        <w:t>HIT Implementation Strategies and User-Centered Design [Internet]. [cited 2017 May 29]. Available from: http://pinnacle-center.com/hit-implementation-strategies-and-user-centered-design/</w:t>
      </w:r>
    </w:p>
    <w:p w14:paraId="62B159AF"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1. </w:t>
      </w:r>
      <w:r w:rsidRPr="006839BB">
        <w:rPr>
          <w:rFonts w:cs="Times New Roman"/>
          <w:noProof/>
        </w:rPr>
        <w:tab/>
        <w:t xml:space="preserve">Le T, Reeder B, Yoo D, Aziz R, Thompson HJ, Demiris G. An Evaluation of Wellness Assessment Visualizations for Older Adults. Telemed e-Health. 2015;21(1):9–15. </w:t>
      </w:r>
    </w:p>
    <w:p w14:paraId="48CA77A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2. </w:t>
      </w:r>
      <w:r w:rsidRPr="006839BB">
        <w:rPr>
          <w:rFonts w:cs="Times New Roman"/>
          <w:noProof/>
        </w:rPr>
        <w:tab/>
        <w:t xml:space="preserve">De Vito Dabbs A, Myers BA, Mc Curry KR, Dunbar-Jacob J, Hawkins RP, Begey A, et al. User-centered design and interactive health technologies for patients. Comput Inform Nurs. 2009;27(3):175–83. </w:t>
      </w:r>
    </w:p>
    <w:p w14:paraId="1A5C01EE"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3. </w:t>
      </w:r>
      <w:r w:rsidRPr="006839BB">
        <w:rPr>
          <w:rFonts w:cs="Times New Roman"/>
          <w:noProof/>
        </w:rPr>
        <w:tab/>
        <w:t>El Peruano. DECRETO SUPREMO N</w:t>
      </w:r>
      <w:r w:rsidRPr="006839BB">
        <w:rPr>
          <w:rFonts w:cs="Times New Roman"/>
          <w:noProof/>
          <w:vertAlign w:val="superscript"/>
        </w:rPr>
        <w:t>o</w:t>
      </w:r>
      <w:r w:rsidRPr="006839BB">
        <w:rPr>
          <w:rFonts w:cs="Times New Roman"/>
          <w:noProof/>
        </w:rPr>
        <w:t xml:space="preserve"> 008-2014-SA. 2014; </w:t>
      </w:r>
    </w:p>
    <w:p w14:paraId="56C2C1E7"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4. </w:t>
      </w:r>
      <w:r w:rsidRPr="006839BB">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0895AED6"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5. </w:t>
      </w:r>
      <w:r w:rsidRPr="006839BB">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7160FB24"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lastRenderedPageBreak/>
        <w:t xml:space="preserve">36. </w:t>
      </w:r>
      <w:r w:rsidRPr="006839BB">
        <w:rPr>
          <w:rFonts w:cs="Times New Roman"/>
          <w:noProof/>
        </w:rPr>
        <w:tab/>
        <w:t>SUSALUD. Plataforma de Información [Internet]. [cited 2018 Jan 23]. Available from: http://bi.susalud.gob.pe/QvAJAXZfc/opendoc.htm?document=QV Produccion%2FSIG_SUSALUD.qvw&amp;host=QVS%40srvqlikias&amp;anonymous=true</w:t>
      </w:r>
    </w:p>
    <w:p w14:paraId="308F8525"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7. </w:t>
      </w:r>
      <w:r w:rsidRPr="006839BB">
        <w:rPr>
          <w:rFonts w:cs="Times New Roman"/>
          <w:noProof/>
        </w:rPr>
        <w:tab/>
        <w:t>Susalud BPM PAC | Consulta [Internet]. [cited 2017 Mar 14]. Available from: http://app17.susalud.gob.pe/formulario_consulta/</w:t>
      </w:r>
    </w:p>
    <w:p w14:paraId="0CF3BA0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8. </w:t>
      </w:r>
      <w:r w:rsidRPr="006839BB">
        <w:rPr>
          <w:rFonts w:cs="Times New Roman"/>
          <w:noProof/>
        </w:rPr>
        <w:tab/>
        <w:t>SUSALUD CONTIGO - Aplicaciones de Android en Google Play [Internet]. [cited 2017 Mar 14]. Available from: https://play.google.com/store/apps/details?id=pe.gob.susalud.servicio&amp;hl=es</w:t>
      </w:r>
    </w:p>
    <w:p w14:paraId="7D34735C"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39. </w:t>
      </w:r>
      <w:r w:rsidRPr="006839BB">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603A81F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0. </w:t>
      </w:r>
      <w:r w:rsidRPr="006839BB">
        <w:rPr>
          <w:rFonts w:cs="Times New Roman"/>
          <w:noProof/>
        </w:rPr>
        <w:tab/>
        <w:t>SUSALUD | Mapa Georeferenciado [Internet]. [cited 2018 Mar 14]. Available from: http://mapa.susalud.gob.pe/</w:t>
      </w:r>
    </w:p>
    <w:p w14:paraId="3F97B53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1. </w:t>
      </w:r>
      <w:r w:rsidRPr="006839BB">
        <w:rPr>
          <w:rFonts w:cs="Times New Roman"/>
          <w:noProof/>
        </w:rPr>
        <w:tab/>
        <w:t xml:space="preserve">Ministerio de Salud. Resolución Ministerial 667-2017/MINSA. </w:t>
      </w:r>
    </w:p>
    <w:p w14:paraId="3A1007CD"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2. </w:t>
      </w:r>
      <w:r w:rsidRPr="006839BB">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140810E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3. </w:t>
      </w:r>
      <w:r w:rsidRPr="006839BB">
        <w:rPr>
          <w:rFonts w:cs="Times New Roman"/>
          <w:noProof/>
        </w:rPr>
        <w:tab/>
        <w:t xml:space="preserve">Paul CL. A Modified Delphi Approach to a New Card Sorting Methodology. J Usability Stud. 2008;4(1):7–30. </w:t>
      </w:r>
    </w:p>
    <w:p w14:paraId="147C2D35"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4. </w:t>
      </w:r>
      <w:r w:rsidRPr="006839BB">
        <w:rPr>
          <w:rFonts w:cs="Times New Roman"/>
          <w:noProof/>
        </w:rPr>
        <w:tab/>
        <w:t>ShowMore - Grabar, cargar y compartir sus vídeos en la web fácilmente [Internet]. [cited 2018 Mar 27]. Available from: https://showmore.com/es/</w:t>
      </w:r>
    </w:p>
    <w:p w14:paraId="7ADEF6D5"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5. </w:t>
      </w:r>
      <w:r w:rsidRPr="006839BB">
        <w:rPr>
          <w:rFonts w:cs="Times New Roman"/>
          <w:noProof/>
        </w:rPr>
        <w:tab/>
        <w:t>oTranscribe [Internet]. [cited 2018 Mar 27]. Available from: http://otranscribe.com/</w:t>
      </w:r>
    </w:p>
    <w:p w14:paraId="56B04C81"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lastRenderedPageBreak/>
        <w:t xml:space="preserve">46. </w:t>
      </w:r>
      <w:r w:rsidRPr="006839BB">
        <w:rPr>
          <w:rFonts w:cs="Times New Roman"/>
          <w:noProof/>
        </w:rPr>
        <w:tab/>
        <w:t>Superintendencia de Salud, Gobierno de Chile - Reclamo contra FONASA o ISAPRES [Internet]. [cited 2018 Mar 27]. Available from: http://www.supersalud.gob.cl/portal/w3-article-7592.html#online</w:t>
      </w:r>
    </w:p>
    <w:p w14:paraId="4473C5E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7. </w:t>
      </w:r>
      <w:r w:rsidRPr="006839BB">
        <w:rPr>
          <w:rFonts w:cs="Times New Roman"/>
          <w:noProof/>
        </w:rPr>
        <w:tab/>
        <w:t>Formule su petición, queja, reclamo, sugerencia o denuncia [Internet]. [cited 2018 Mar 27]. Available from: https://www.minsalud.gov.co/atencion/Paginas/Solicitudes-sugerencias-quejas-o-reclamos.aspx</w:t>
      </w:r>
    </w:p>
    <w:p w14:paraId="287C3557"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8. </w:t>
      </w:r>
      <w:r w:rsidRPr="006839BB">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40171F33"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49. </w:t>
      </w:r>
      <w:r w:rsidRPr="006839BB">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5214C423"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0. </w:t>
      </w:r>
      <w:r w:rsidRPr="006839BB">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01B5600A"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1. </w:t>
      </w:r>
      <w:r w:rsidRPr="006839BB">
        <w:rPr>
          <w:rFonts w:cs="Times New Roman"/>
          <w:noProof/>
        </w:rPr>
        <w:tab/>
        <w:t xml:space="preserve">Schnall R, Rojas M, Bakken S, Brown W, Carballo-Dieguez A, Carry M, et al. A user-centered model for designing consumer mobile health (mHealth) applications (apps). J Biomed Inform. 2016;60:243–51. </w:t>
      </w:r>
    </w:p>
    <w:p w14:paraId="263213A3"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2. </w:t>
      </w:r>
      <w:r w:rsidRPr="006839BB">
        <w:rPr>
          <w:rFonts w:cs="Times New Roman"/>
          <w:noProof/>
        </w:rPr>
        <w:tab/>
        <w:t xml:space="preserve">Opoku-Boateng GA. USER FRUSTRATION IN HIT INTERFACES: EXPLORING PAST HCI RESEARCH FOR A BETTER UNDERSTANDING OF CLINICIANS’ EXPERIENCES. AMIA Annu Symp Proc. 2015;2015:1008–17. </w:t>
      </w:r>
    </w:p>
    <w:p w14:paraId="6A2809F0"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3. </w:t>
      </w:r>
      <w:r w:rsidRPr="006839BB">
        <w:rPr>
          <w:rFonts w:cs="Times New Roman"/>
          <w:noProof/>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1D123619"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4. </w:t>
      </w:r>
      <w:r w:rsidRPr="006839BB">
        <w:rPr>
          <w:rFonts w:cs="Times New Roman"/>
          <w:noProof/>
        </w:rPr>
        <w:tab/>
        <w:t xml:space="preserve">Serving Parliament – Serving Western Australians Ombudsman Western </w:t>
      </w:r>
      <w:r w:rsidRPr="006839BB">
        <w:rPr>
          <w:rFonts w:cs="Times New Roman"/>
          <w:noProof/>
        </w:rPr>
        <w:lastRenderedPageBreak/>
        <w:t xml:space="preserve">Australia Effective handling of complaints made to your organisation -An Overview. 2017; </w:t>
      </w:r>
    </w:p>
    <w:p w14:paraId="5EB224DD"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5. </w:t>
      </w:r>
      <w:r w:rsidRPr="006839BB">
        <w:rPr>
          <w:rFonts w:cs="Times New Roman"/>
          <w:noProof/>
        </w:rPr>
        <w:tab/>
        <w:t xml:space="preserve">Clwyd A, Hart T. A Review of the NHS Hospitals Complaints System: Putting Patients Back in the Picture. 2013;(October):1–58. </w:t>
      </w:r>
    </w:p>
    <w:p w14:paraId="733D0C92"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6. </w:t>
      </w:r>
      <w:r w:rsidRPr="006839BB">
        <w:rPr>
          <w:rFonts w:cs="Times New Roman"/>
          <w:noProof/>
        </w:rPr>
        <w:tab/>
        <w:t xml:space="preserve">National Complaints Management Protocol for the Public Health Sector of South Africa. 2013; </w:t>
      </w:r>
    </w:p>
    <w:p w14:paraId="08183886"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7. </w:t>
      </w:r>
      <w:r w:rsidRPr="006839BB">
        <w:rPr>
          <w:rFonts w:cs="Times New Roman"/>
          <w:noProof/>
        </w:rPr>
        <w:tab/>
        <w:t xml:space="preserve">Hsieh SY. Healthcare complaints handling systems: A comparison between Britain, Australia and Taiwan. Heal Serv Manag Res. 2011;24(2):91–5. </w:t>
      </w:r>
    </w:p>
    <w:p w14:paraId="243D2D58"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8. </w:t>
      </w:r>
      <w:r w:rsidRPr="006839BB">
        <w:rPr>
          <w:rFonts w:cs="Times New Roman"/>
          <w:noProof/>
        </w:rPr>
        <w:tab/>
        <w:t xml:space="preserve">El Peruano. Ley 30225 - Ley de Contrataciones del Estado. </w:t>
      </w:r>
    </w:p>
    <w:p w14:paraId="5A015971" w14:textId="77777777" w:rsidR="006839BB" w:rsidRPr="006839BB" w:rsidRDefault="006839BB" w:rsidP="006839BB">
      <w:pPr>
        <w:widowControl w:val="0"/>
        <w:autoSpaceDE w:val="0"/>
        <w:autoSpaceDN w:val="0"/>
        <w:adjustRightInd w:val="0"/>
        <w:spacing w:line="360" w:lineRule="auto"/>
        <w:ind w:left="640" w:hanging="640"/>
        <w:rPr>
          <w:rFonts w:cs="Times New Roman"/>
          <w:noProof/>
        </w:rPr>
      </w:pPr>
      <w:r w:rsidRPr="006839BB">
        <w:rPr>
          <w:rFonts w:cs="Times New Roman"/>
          <w:noProof/>
        </w:rPr>
        <w:t xml:space="preserve">59. </w:t>
      </w:r>
      <w:r w:rsidRPr="006839BB">
        <w:rPr>
          <w:rFonts w:cs="Times New Roman"/>
          <w:noProof/>
        </w:rPr>
        <w:tab/>
        <w:t xml:space="preserve">Nielsen J. Why You Only Need to Test with 5 Users. Jakob Nielsens Alertbox. 2000;19(September 23):1–4. </w:t>
      </w:r>
    </w:p>
    <w:p w14:paraId="5AC1706D" w14:textId="258E56AC" w:rsidR="00161D0F" w:rsidRPr="00862EA1" w:rsidRDefault="00EC2BAF" w:rsidP="006839BB">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117" w:name="_Toc511166325"/>
      <w:r w:rsidRPr="00BA156B">
        <w:lastRenderedPageBreak/>
        <w:t>Anexos</w:t>
      </w:r>
      <w:bookmarkEnd w:id="1117"/>
    </w:p>
    <w:p w14:paraId="43A12014" w14:textId="77777777" w:rsidR="00161D0F" w:rsidRPr="00BA156B" w:rsidRDefault="00161D0F" w:rsidP="00A50DD7">
      <w:pPr>
        <w:pStyle w:val="Ttulo2"/>
        <w:numPr>
          <w:ilvl w:val="0"/>
          <w:numId w:val="11"/>
        </w:numPr>
        <w:rPr>
          <w:lang w:val="es-PE"/>
        </w:rPr>
      </w:pPr>
      <w:bookmarkStart w:id="1118"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118"/>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119" w:name="_Toc511166327"/>
      <w:r w:rsidRPr="00BA156B">
        <w:rPr>
          <w:lang w:val="es-PE"/>
        </w:rPr>
        <w:lastRenderedPageBreak/>
        <w:t>Anexo 2: Guía Semi-Estructurada de Entrevista a Profundidad para usuarios finales Nº1</w:t>
      </w:r>
      <w:bookmarkEnd w:id="1119"/>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120" w:name="_Toc511166328"/>
      <w:r w:rsidRPr="00BA156B">
        <w:rPr>
          <w:lang w:val="es-PE"/>
        </w:rPr>
        <w:lastRenderedPageBreak/>
        <w:t xml:space="preserve">Anexo 3: Guía </w:t>
      </w:r>
      <w:r w:rsidR="00161D0F" w:rsidRPr="00BA156B">
        <w:rPr>
          <w:lang w:val="es-PE"/>
        </w:rPr>
        <w:t>Estructurada de Entrevista a Profundidad para usuarios finales Nº2</w:t>
      </w:r>
      <w:bookmarkEnd w:id="1120"/>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121"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121"/>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122"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122"/>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123"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123"/>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124"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4"/>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125"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5"/>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126"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6"/>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127"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7"/>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128"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8"/>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129"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29"/>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130"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0"/>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131"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1"/>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132"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2"/>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133"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3"/>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134"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4"/>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135"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5"/>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136"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6"/>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137"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7"/>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138"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8"/>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139"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39"/>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140"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40"/>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141"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141"/>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142"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142"/>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3B783" w14:textId="77777777" w:rsidR="00CE40AE" w:rsidRDefault="00CE40AE" w:rsidP="00F27EDB">
      <w:r>
        <w:separator/>
      </w:r>
    </w:p>
  </w:endnote>
  <w:endnote w:type="continuationSeparator" w:id="0">
    <w:p w14:paraId="5902A023" w14:textId="77777777" w:rsidR="00CE40AE" w:rsidRDefault="00CE40AE"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435D9" w:rsidRDefault="001435D9"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435D9" w:rsidRDefault="001435D9"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1435D9" w:rsidRDefault="001435D9"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1435D9" w:rsidRDefault="001435D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A4C7B" w14:textId="77777777" w:rsidR="00CE40AE" w:rsidRDefault="00CE40AE" w:rsidP="00F27EDB">
      <w:r>
        <w:separator/>
      </w:r>
    </w:p>
  </w:footnote>
  <w:footnote w:type="continuationSeparator" w:id="0">
    <w:p w14:paraId="58EBB81D" w14:textId="77777777" w:rsidR="00CE40AE" w:rsidRDefault="00CE40AE"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6"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9"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5"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8"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0"/>
  </w:num>
  <w:num w:numId="4">
    <w:abstractNumId w:val="31"/>
  </w:num>
  <w:num w:numId="5">
    <w:abstractNumId w:val="23"/>
  </w:num>
  <w:num w:numId="6">
    <w:abstractNumId w:val="0"/>
  </w:num>
  <w:num w:numId="7">
    <w:abstractNumId w:val="23"/>
    <w:lvlOverride w:ilvl="0">
      <w:startOverride w:val="1"/>
    </w:lvlOverride>
  </w:num>
  <w:num w:numId="8">
    <w:abstractNumId w:val="23"/>
    <w:lvlOverride w:ilvl="0">
      <w:startOverride w:val="1"/>
    </w:lvlOverride>
  </w:num>
  <w:num w:numId="9">
    <w:abstractNumId w:val="23"/>
    <w:lvlOverride w:ilvl="0">
      <w:startOverride w:val="1"/>
    </w:lvlOverride>
  </w:num>
  <w:num w:numId="10">
    <w:abstractNumId w:val="23"/>
    <w:lvlOverride w:ilvl="0">
      <w:startOverride w:val="1"/>
    </w:lvlOverride>
  </w:num>
  <w:num w:numId="11">
    <w:abstractNumId w:val="23"/>
    <w:lvlOverride w:ilvl="0">
      <w:startOverride w:val="1"/>
    </w:lvlOverride>
  </w:num>
  <w:num w:numId="12">
    <w:abstractNumId w:val="27"/>
  </w:num>
  <w:num w:numId="13">
    <w:abstractNumId w:val="21"/>
  </w:num>
  <w:num w:numId="14">
    <w:abstractNumId w:val="15"/>
  </w:num>
  <w:num w:numId="15">
    <w:abstractNumId w:val="21"/>
    <w:lvlOverride w:ilvl="0">
      <w:startOverride w:val="1"/>
    </w:lvlOverride>
  </w:num>
  <w:num w:numId="16">
    <w:abstractNumId w:val="15"/>
    <w:lvlOverride w:ilvl="0">
      <w:startOverride w:val="1"/>
    </w:lvlOverride>
  </w:num>
  <w:num w:numId="17">
    <w:abstractNumId w:val="14"/>
  </w:num>
  <w:num w:numId="18">
    <w:abstractNumId w:val="24"/>
  </w:num>
  <w:num w:numId="19">
    <w:abstractNumId w:val="3"/>
  </w:num>
  <w:num w:numId="20">
    <w:abstractNumId w:val="15"/>
    <w:lvlOverride w:ilvl="0">
      <w:startOverride w:val="1"/>
    </w:lvlOverride>
  </w:num>
  <w:num w:numId="21">
    <w:abstractNumId w:val="15"/>
    <w:lvlOverride w:ilvl="0">
      <w:startOverride w:val="1"/>
    </w:lvlOverride>
  </w:num>
  <w:num w:numId="22">
    <w:abstractNumId w:val="5"/>
  </w:num>
  <w:num w:numId="23">
    <w:abstractNumId w:val="2"/>
  </w:num>
  <w:num w:numId="24">
    <w:abstractNumId w:val="25"/>
  </w:num>
  <w:num w:numId="25">
    <w:abstractNumId w:val="12"/>
  </w:num>
  <w:num w:numId="26">
    <w:abstractNumId w:val="16"/>
  </w:num>
  <w:num w:numId="27">
    <w:abstractNumId w:val="18"/>
  </w:num>
  <w:num w:numId="28">
    <w:abstractNumId w:val="7"/>
  </w:num>
  <w:num w:numId="29">
    <w:abstractNumId w:val="21"/>
    <w:lvlOverride w:ilvl="0">
      <w:startOverride w:val="1"/>
    </w:lvlOverride>
  </w:num>
  <w:num w:numId="30">
    <w:abstractNumId w:val="19"/>
  </w:num>
  <w:num w:numId="31">
    <w:abstractNumId w:val="9"/>
  </w:num>
  <w:num w:numId="32">
    <w:abstractNumId w:val="8"/>
  </w:num>
  <w:num w:numId="33">
    <w:abstractNumId w:val="17"/>
  </w:num>
  <w:num w:numId="34">
    <w:abstractNumId w:val="10"/>
  </w:num>
  <w:num w:numId="35">
    <w:abstractNumId w:val="26"/>
  </w:num>
  <w:num w:numId="36">
    <w:abstractNumId w:val="23"/>
    <w:lvlOverride w:ilvl="0">
      <w:startOverride w:val="1"/>
    </w:lvlOverride>
  </w:num>
  <w:num w:numId="37">
    <w:abstractNumId w:val="6"/>
  </w:num>
  <w:num w:numId="38">
    <w:abstractNumId w:val="4"/>
  </w:num>
  <w:num w:numId="39">
    <w:abstractNumId w:val="32"/>
  </w:num>
  <w:num w:numId="40">
    <w:abstractNumId w:val="13"/>
  </w:num>
  <w:num w:numId="41">
    <w:abstractNumId w:val="29"/>
  </w:num>
  <w:num w:numId="42">
    <w:abstractNumId w:val="20"/>
  </w:num>
  <w:num w:numId="43">
    <w:abstractNumId w:val="11"/>
  </w:num>
  <w:num w:numId="44">
    <w:abstractNumId w:val="28"/>
  </w:num>
  <w:num w:numId="45">
    <w:abstractNumId w:val="21"/>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4521"/>
    <w:rsid w:val="003C4BE1"/>
    <w:rsid w:val="003C6D57"/>
    <w:rsid w:val="003C6FC8"/>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2C63"/>
    <w:rsid w:val="00C532C1"/>
    <w:rsid w:val="00C5346C"/>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AE"/>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7427"/>
    <w:rsid w:val="00F404EB"/>
    <w:rsid w:val="00F4174F"/>
    <w:rsid w:val="00F44756"/>
    <w:rsid w:val="00F44F99"/>
    <w:rsid w:val="00F46AAA"/>
    <w:rsid w:val="00F47B6B"/>
    <w:rsid w:val="00F53309"/>
    <w:rsid w:val="00F53DD1"/>
    <w:rsid w:val="00F54311"/>
    <w:rsid w:val="00F609A6"/>
    <w:rsid w:val="00F60F27"/>
    <w:rsid w:val="00F6143B"/>
    <w:rsid w:val="00F61523"/>
    <w:rsid w:val="00F6159D"/>
    <w:rsid w:val="00F61885"/>
    <w:rsid w:val="00F61F1A"/>
    <w:rsid w:val="00F631C4"/>
    <w:rsid w:val="00F66F85"/>
    <w:rsid w:val="00F73463"/>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BBEA030-A95F-DA4F-B560-70E1378C3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35</Pages>
  <Words>48839</Words>
  <Characters>262266</Characters>
  <Application>Microsoft Office Word</Application>
  <DocSecurity>0</DocSecurity>
  <Lines>6099</Lines>
  <Paragraphs>239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0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7</cp:revision>
  <cp:lastPrinted>2018-04-04T16:32:00Z</cp:lastPrinted>
  <dcterms:created xsi:type="dcterms:W3CDTF">2018-06-14T22:42:00Z</dcterms:created>
  <dcterms:modified xsi:type="dcterms:W3CDTF">2018-06-2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